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31F3D0" w14:textId="17C17932" w:rsidR="004D3C1C" w:rsidRDefault="007A0531" w:rsidP="004D3C1C">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rPr>
        <w:t xml:space="preserve">Perancangan Carousel Instagram sebagai Media Edukasi </w:t>
      </w:r>
      <w:r w:rsidRPr="005D7B3B">
        <w:rPr>
          <w:rFonts w:ascii="Times New Roman" w:eastAsia="Times New Roman" w:hAnsi="Times New Roman" w:cs="Times New Roman"/>
          <w:b/>
          <w:i/>
          <w:iCs/>
          <w:sz w:val="28"/>
          <w:szCs w:val="28"/>
        </w:rPr>
        <w:t>Fibonacci Retracemen</w:t>
      </w:r>
      <w:r>
        <w:rPr>
          <w:rFonts w:ascii="Times New Roman" w:eastAsia="Times New Roman" w:hAnsi="Times New Roman" w:cs="Times New Roman"/>
          <w:b/>
          <w:sz w:val="28"/>
          <w:szCs w:val="28"/>
        </w:rPr>
        <w:t xml:space="preserve">t pada </w:t>
      </w:r>
      <w:r w:rsidRPr="005D7B3B">
        <w:rPr>
          <w:rFonts w:ascii="Times New Roman" w:eastAsia="Times New Roman" w:hAnsi="Times New Roman" w:cs="Times New Roman"/>
          <w:b/>
          <w:i/>
          <w:iCs/>
          <w:sz w:val="28"/>
          <w:szCs w:val="28"/>
        </w:rPr>
        <w:t>Trading Forex</w:t>
      </w:r>
    </w:p>
    <w:p w14:paraId="36F5682F" w14:textId="77777777" w:rsidR="004D3C1C" w:rsidRPr="004D3C1C" w:rsidRDefault="004D3C1C" w:rsidP="004D3C1C">
      <w:pPr>
        <w:spacing w:after="0" w:line="240" w:lineRule="auto"/>
        <w:jc w:val="center"/>
        <w:rPr>
          <w:rFonts w:ascii="Times New Roman" w:eastAsia="Times New Roman" w:hAnsi="Times New Roman" w:cs="Times New Roman"/>
          <w:b/>
          <w:sz w:val="28"/>
          <w:szCs w:val="28"/>
          <w:lang w:val="en-US"/>
        </w:rPr>
      </w:pPr>
    </w:p>
    <w:p w14:paraId="36634DAD" w14:textId="5E51751B" w:rsidR="004D3C1C" w:rsidRPr="00E06443" w:rsidRDefault="007A0531" w:rsidP="005D7B3B">
      <w:pPr>
        <w:spacing w:after="0"/>
        <w:jc w:val="center"/>
        <w:rPr>
          <w:rFonts w:ascii="Times New Roman" w:hAnsi="Times New Roman" w:cs="Times New Roman"/>
          <w:b/>
          <w:bCs/>
          <w:sz w:val="24"/>
          <w:szCs w:val="24"/>
          <w:vertAlign w:val="superscript"/>
          <w:lang w:val="en-US"/>
        </w:rPr>
      </w:pPr>
      <w:r>
        <w:rPr>
          <w:rFonts w:ascii="Times New Roman" w:hAnsi="Times New Roman" w:cs="Times New Roman"/>
          <w:b/>
          <w:bCs/>
          <w:sz w:val="24"/>
          <w:szCs w:val="24"/>
          <w:lang w:val="en-US"/>
        </w:rPr>
        <w:t>Desmond Christian Mauawa</w:t>
      </w:r>
      <w:r w:rsidR="005D7B3B">
        <w:rPr>
          <w:rFonts w:ascii="Times New Roman" w:hAnsi="Times New Roman" w:cs="Times New Roman"/>
          <w:b/>
          <w:bCs/>
          <w:sz w:val="24"/>
          <w:szCs w:val="24"/>
          <w:vertAlign w:val="superscript"/>
          <w:lang w:val="en-US"/>
        </w:rPr>
        <w:t>1</w:t>
      </w:r>
      <w:r w:rsidR="004D3C1C" w:rsidRPr="004D3C1C">
        <w:rPr>
          <w:rFonts w:ascii="Times New Roman" w:hAnsi="Times New Roman" w:cs="Times New Roman"/>
          <w:b/>
          <w:bCs/>
          <w:sz w:val="24"/>
          <w:szCs w:val="24"/>
          <w:vertAlign w:val="superscript"/>
        </w:rPr>
        <w:t>*</w:t>
      </w:r>
      <w:r w:rsidR="004D3C1C" w:rsidRPr="004D3C1C">
        <w:rPr>
          <w:rFonts w:ascii="Times New Roman" w:hAnsi="Times New Roman" w:cs="Times New Roman"/>
          <w:b/>
          <w:bCs/>
          <w:sz w:val="24"/>
          <w:szCs w:val="24"/>
        </w:rPr>
        <w:t xml:space="preserve">, </w:t>
      </w:r>
      <w:r>
        <w:rPr>
          <w:rFonts w:ascii="Times New Roman" w:hAnsi="Times New Roman" w:cs="Times New Roman"/>
          <w:b/>
          <w:bCs/>
          <w:sz w:val="24"/>
          <w:szCs w:val="24"/>
          <w:lang w:val="en-US"/>
        </w:rPr>
        <w:t xml:space="preserve">Jhon Felix Tubagus </w:t>
      </w:r>
      <w:r w:rsidR="00E06443">
        <w:rPr>
          <w:rFonts w:ascii="Times New Roman" w:hAnsi="Times New Roman" w:cs="Times New Roman"/>
          <w:b/>
          <w:bCs/>
          <w:sz w:val="24"/>
          <w:szCs w:val="24"/>
          <w:vertAlign w:val="superscript"/>
          <w:lang w:val="en-US"/>
        </w:rPr>
        <w:t>2</w:t>
      </w:r>
    </w:p>
    <w:p w14:paraId="1AA7BAE5" w14:textId="6FBADC7E" w:rsidR="004D3C1C" w:rsidRPr="00991057" w:rsidRDefault="004D3C1C" w:rsidP="005D7B3B">
      <w:pPr>
        <w:pStyle w:val="Penulis"/>
        <w:contextualSpacing/>
        <w:rPr>
          <w:b w:val="0"/>
          <w:sz w:val="20"/>
          <w:szCs w:val="20"/>
        </w:rPr>
      </w:pPr>
      <w:r w:rsidRPr="00991057">
        <w:rPr>
          <w:b w:val="0"/>
          <w:sz w:val="20"/>
          <w:szCs w:val="20"/>
          <w:vertAlign w:val="superscript"/>
          <w:lang w:val="id-ID"/>
        </w:rPr>
        <w:t>1</w:t>
      </w:r>
      <w:r w:rsidR="005D7B3B">
        <w:rPr>
          <w:b w:val="0"/>
          <w:sz w:val="20"/>
          <w:szCs w:val="20"/>
          <w:vertAlign w:val="superscript"/>
          <w:lang w:val="id-ID"/>
        </w:rPr>
        <w:t>-2</w:t>
      </w:r>
      <w:r w:rsidR="007A0531">
        <w:rPr>
          <w:b w:val="0"/>
          <w:sz w:val="20"/>
          <w:szCs w:val="20"/>
        </w:rPr>
        <w:t>Desain Komunikasi Visual</w:t>
      </w:r>
      <w:r w:rsidR="00E06443" w:rsidRPr="00991057">
        <w:rPr>
          <w:b w:val="0"/>
          <w:sz w:val="20"/>
          <w:szCs w:val="20"/>
        </w:rPr>
        <w:t>, Universitas</w:t>
      </w:r>
      <w:r w:rsidR="007A0531">
        <w:rPr>
          <w:b w:val="0"/>
          <w:sz w:val="20"/>
          <w:szCs w:val="20"/>
        </w:rPr>
        <w:t xml:space="preserve"> Tarumanagara</w:t>
      </w:r>
      <w:r w:rsidR="00E06443" w:rsidRPr="00991057">
        <w:rPr>
          <w:b w:val="0"/>
          <w:sz w:val="20"/>
          <w:szCs w:val="20"/>
        </w:rPr>
        <w:t xml:space="preserve">, </w:t>
      </w:r>
      <w:r w:rsidR="007A0531">
        <w:rPr>
          <w:b w:val="0"/>
          <w:sz w:val="20"/>
          <w:szCs w:val="20"/>
        </w:rPr>
        <w:t>Indonesia</w:t>
      </w:r>
    </w:p>
    <w:p w14:paraId="1C32436B" w14:textId="4BB5148F" w:rsidR="002A075B" w:rsidRPr="005D7B3B" w:rsidRDefault="00B07736" w:rsidP="005D7B3B">
      <w:pPr>
        <w:pStyle w:val="Penulis"/>
        <w:contextualSpacing/>
        <w:rPr>
          <w:b w:val="0"/>
          <w:i/>
          <w:iCs/>
          <w:sz w:val="20"/>
          <w:szCs w:val="20"/>
        </w:rPr>
      </w:pPr>
      <w:r>
        <w:rPr>
          <w:b w:val="0"/>
          <w:sz w:val="20"/>
          <w:szCs w:val="20"/>
          <w:lang w:val="id-ID"/>
        </w:rPr>
        <w:br/>
      </w:r>
      <w:r w:rsidR="005D7B3B">
        <w:rPr>
          <w:b w:val="0"/>
          <w:i/>
          <w:iCs/>
          <w:sz w:val="20"/>
          <w:szCs w:val="20"/>
        </w:rPr>
        <w:t>*Penulis</w:t>
      </w:r>
      <w:r w:rsidR="005D7B3B" w:rsidRPr="005D7B3B">
        <w:rPr>
          <w:b w:val="0"/>
          <w:i/>
          <w:iCs/>
          <w:sz w:val="20"/>
          <w:szCs w:val="20"/>
        </w:rPr>
        <w:t xml:space="preserve"> Korespondensi</w:t>
      </w:r>
      <w:r w:rsidRPr="005D7B3B">
        <w:rPr>
          <w:b w:val="0"/>
          <w:i/>
          <w:iCs/>
          <w:sz w:val="20"/>
          <w:szCs w:val="20"/>
        </w:rPr>
        <w:t xml:space="preserve">: </w:t>
      </w:r>
      <w:hyperlink r:id="rId9" w:history="1">
        <w:r w:rsidR="005D7B3B" w:rsidRPr="005D7B3B">
          <w:rPr>
            <w:rStyle w:val="Hyperlink"/>
            <w:b w:val="0"/>
            <w:i/>
            <w:iCs/>
            <w:sz w:val="20"/>
            <w:szCs w:val="20"/>
          </w:rPr>
          <w:t>desmond.625230092@stu.untar.ac.id</w:t>
        </w:r>
      </w:hyperlink>
      <w:r w:rsidR="005D7B3B" w:rsidRPr="005D7B3B">
        <w:rPr>
          <w:b w:val="0"/>
          <w:i/>
          <w:iCs/>
          <w:sz w:val="20"/>
          <w:szCs w:val="20"/>
        </w:rPr>
        <w:t xml:space="preserve"> </w:t>
      </w:r>
    </w:p>
    <w:p w14:paraId="734F76B5" w14:textId="77777777" w:rsidR="00BB77EA" w:rsidRPr="005D7B3B" w:rsidRDefault="00BB77EA" w:rsidP="005D7B3B">
      <w:pPr>
        <w:spacing w:after="0" w:line="240" w:lineRule="auto"/>
        <w:rPr>
          <w:rFonts w:ascii="Times New Roman" w:eastAsia="Times New Roman" w:hAnsi="Times New Roman" w:cs="Times New Roman"/>
          <w:b/>
          <w:sz w:val="20"/>
          <w:szCs w:val="20"/>
        </w:rPr>
      </w:pPr>
    </w:p>
    <w:p w14:paraId="4A89F9FC" w14:textId="77E4C706" w:rsidR="00BB77EA" w:rsidRPr="002D44FA" w:rsidRDefault="00390012" w:rsidP="005D7B3B">
      <w:pPr>
        <w:spacing w:after="0" w:line="240" w:lineRule="auto"/>
        <w:jc w:val="both"/>
        <w:rPr>
          <w:rFonts w:ascii="Times New Roman" w:eastAsia="Times New Roman" w:hAnsi="Times New Roman" w:cs="Times New Roman"/>
          <w:i/>
          <w:sz w:val="20"/>
          <w:szCs w:val="20"/>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007A0531" w:rsidRPr="007A0531">
        <w:rPr>
          <w:rFonts w:ascii="Times New Roman" w:eastAsia="Times New Roman" w:hAnsi="Times New Roman" w:cs="Times New Roman"/>
          <w:i/>
          <w:sz w:val="20"/>
          <w:szCs w:val="20"/>
        </w:rPr>
        <w:t>The development of digital technology has encouraged the use of Instagram as a visual education medium, including for delivering forex trading material. One topic that remains difficult for beginner traders to understand is Fibonacci Retracement, especially in identifying swing high, swing low, entry areas, and price targets. This study aims to design an Instagram carousel as an educational medium for Fibonacci Retracement that is informative, visually appealing, and easy for beginner traders to understand. This research uses the Design Thinking method through five stages: Empathize, Define, Ideate, Prototype, and Test. Data were collected through literature study, observation of trading education content on Instagram, audience needs exploration, and questionnaires distributed to 8 respondents who matched the target users. The findings show that audiences need material that is concise, visual, sequential, and supported by trading chart examples. The carousel prototype received positive responses, as most respondents considered the design attractive, the colors clear, the font readable, the text size appropriate, and the material sequence easy to follow. However, several parts still need improvement, especially entry explanation, swing high, swing low, and target extension. This study implies that Instagram carousel can be an alternative visual education medium to help beginner traders understand Fibonacci Retracement more simply and systematically.</w:t>
      </w:r>
    </w:p>
    <w:p w14:paraId="2A4818AE" w14:textId="77777777" w:rsidR="00BB77EA" w:rsidRPr="002D44FA" w:rsidRDefault="00BB77EA" w:rsidP="005D7B3B">
      <w:pPr>
        <w:spacing w:after="0" w:line="240" w:lineRule="auto"/>
        <w:jc w:val="both"/>
        <w:rPr>
          <w:rFonts w:ascii="Times New Roman" w:eastAsia="Times New Roman" w:hAnsi="Times New Roman" w:cs="Times New Roman"/>
          <w:i/>
          <w:sz w:val="20"/>
          <w:szCs w:val="20"/>
        </w:rPr>
      </w:pPr>
    </w:p>
    <w:p w14:paraId="2AE7A6C6" w14:textId="42240362" w:rsidR="00BB77EA" w:rsidRPr="002D44FA" w:rsidRDefault="00390012" w:rsidP="005D7B3B">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sidR="007A0531" w:rsidRPr="007A0531">
        <w:rPr>
          <w:rFonts w:ascii="Times New Roman" w:eastAsia="Times New Roman" w:hAnsi="Times New Roman" w:cs="Times New Roman"/>
          <w:i/>
          <w:sz w:val="20"/>
          <w:szCs w:val="20"/>
        </w:rPr>
        <w:t>Design Thinking; Fibonacci Retracement; Forex Trading; Instagram Carousel; Visual Education.</w:t>
      </w:r>
    </w:p>
    <w:p w14:paraId="58964091" w14:textId="4B1A4A6C" w:rsidR="00BB77EA" w:rsidRDefault="00BB77EA" w:rsidP="005D7B3B">
      <w:pPr>
        <w:spacing w:after="0" w:line="240" w:lineRule="auto"/>
        <w:jc w:val="both"/>
        <w:rPr>
          <w:rFonts w:ascii="Times New Roman" w:eastAsia="Times New Roman" w:hAnsi="Times New Roman" w:cs="Times New Roman"/>
          <w:sz w:val="24"/>
          <w:szCs w:val="24"/>
        </w:rPr>
      </w:pPr>
    </w:p>
    <w:p w14:paraId="1737D185" w14:textId="07D23F35" w:rsidR="00BB77EA" w:rsidRPr="002D44FA" w:rsidRDefault="00390012" w:rsidP="005D7B3B">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Abstrak</w:t>
      </w:r>
      <w:r w:rsidRPr="002D44FA">
        <w:rPr>
          <w:rFonts w:ascii="Times New Roman" w:eastAsia="Times New Roman" w:hAnsi="Times New Roman" w:cs="Times New Roman"/>
          <w:sz w:val="20"/>
          <w:szCs w:val="20"/>
        </w:rPr>
        <w:t xml:space="preserve">. </w:t>
      </w:r>
      <w:r w:rsidR="007A0531" w:rsidRPr="007A0531">
        <w:rPr>
          <w:rFonts w:ascii="Times New Roman" w:eastAsia="Times New Roman" w:hAnsi="Times New Roman" w:cs="Times New Roman"/>
          <w:sz w:val="20"/>
          <w:szCs w:val="20"/>
        </w:rPr>
        <w:t>Perkembangan teknologi digital mendorong penggunaan Instagram sebagai media edukasi visual, termasuk dalam penyampaian materi trading forex. Salah satu materi yang masih sulit dipahami trader pemula adalah Fibonacci Retracement, terutama pada bagian penentuan swing high, swing low, area entry, dan target harga. Penelitian ini bertujuan merancang carousel Instagram sebagai media edukasi Fibonacci Retracement yang informatif, menarik, dan mudah dipahami oleh trader pemula. Penelitian ini menggunakan metode Design Thinking melalui tahap Empathize, Define, Ideate, Prototype, dan Test. Data dikumpulkan melalui studi literatur, observasi konten edukasi trading di Instagram, penggalian kebutuhan audiensi, serta kuesioner kepada 8 responden yang sesuai dengan target pengguna. Hasil penelitian menunjukkan bahwa audiensi membutuhkan materi yang ringkas, visual, bertahap, dan menggunakan contoh grafik trading. Prototype carousel dinilai cukup efektif karena sebagian besar responden menilai desain menarik, warna mudah dilihat, font terbaca, ukuran teks jelas, dan urutan materi runtut. Carousel juga dinilai sesuai sebagai media edukasi bagi trader pemula. Namun, beberapa bagian masih perlu diperjelas, terutama entry, swing high, swing low, dan target extension. Implikasi penelitian ini menunjukkan bahwa carousel Instagram dapat menjadi alternatif media edukasi visual untuk membantu trader pemula memahami Fibonacci Retracement secara lebih sederhana dan sistematis.</w:t>
      </w:r>
    </w:p>
    <w:p w14:paraId="536DA2CC" w14:textId="77777777" w:rsidR="00BB77EA" w:rsidRPr="002D44FA" w:rsidRDefault="00BB77EA" w:rsidP="005D7B3B">
      <w:pPr>
        <w:spacing w:after="0" w:line="240" w:lineRule="auto"/>
        <w:jc w:val="both"/>
        <w:rPr>
          <w:rFonts w:ascii="Times New Roman" w:eastAsia="Times New Roman" w:hAnsi="Times New Roman" w:cs="Times New Roman"/>
          <w:sz w:val="20"/>
          <w:szCs w:val="20"/>
        </w:rPr>
      </w:pPr>
    </w:p>
    <w:p w14:paraId="0AEF9F36" w14:textId="48DD3E87" w:rsidR="00F72C40" w:rsidRDefault="00390012" w:rsidP="005D7B3B">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Kata kunci</w:t>
      </w:r>
      <w:r w:rsidRPr="002D44FA">
        <w:rPr>
          <w:rFonts w:ascii="Times New Roman" w:eastAsia="Times New Roman" w:hAnsi="Times New Roman" w:cs="Times New Roman"/>
          <w:sz w:val="20"/>
          <w:szCs w:val="20"/>
        </w:rPr>
        <w:t xml:space="preserve">: </w:t>
      </w:r>
      <w:r w:rsidR="007A0531" w:rsidRPr="005D7B3B">
        <w:rPr>
          <w:rFonts w:ascii="Times New Roman" w:eastAsia="Times New Roman" w:hAnsi="Times New Roman" w:cs="Times New Roman"/>
          <w:i/>
          <w:iCs/>
          <w:sz w:val="20"/>
          <w:szCs w:val="20"/>
        </w:rPr>
        <w:t>Carousel Instagram</w:t>
      </w:r>
      <w:r w:rsidR="007A0531" w:rsidRPr="005D7B3B">
        <w:rPr>
          <w:rFonts w:ascii="Times New Roman" w:eastAsia="Times New Roman" w:hAnsi="Times New Roman" w:cs="Times New Roman"/>
          <w:sz w:val="20"/>
          <w:szCs w:val="20"/>
        </w:rPr>
        <w:t>;</w:t>
      </w:r>
      <w:r w:rsidR="007A0531" w:rsidRPr="005D7B3B">
        <w:rPr>
          <w:rFonts w:ascii="Times New Roman" w:eastAsia="Times New Roman" w:hAnsi="Times New Roman" w:cs="Times New Roman"/>
          <w:i/>
          <w:iCs/>
          <w:sz w:val="20"/>
          <w:szCs w:val="20"/>
        </w:rPr>
        <w:t xml:space="preserve"> Design Thinking</w:t>
      </w:r>
      <w:r w:rsidR="007A0531" w:rsidRPr="005D7B3B">
        <w:rPr>
          <w:rFonts w:ascii="Times New Roman" w:eastAsia="Times New Roman" w:hAnsi="Times New Roman" w:cs="Times New Roman"/>
          <w:sz w:val="20"/>
          <w:szCs w:val="20"/>
        </w:rPr>
        <w:t>;</w:t>
      </w:r>
      <w:r w:rsidR="007A0531" w:rsidRPr="005D7B3B">
        <w:rPr>
          <w:rFonts w:ascii="Times New Roman" w:eastAsia="Times New Roman" w:hAnsi="Times New Roman" w:cs="Times New Roman"/>
          <w:i/>
          <w:iCs/>
          <w:sz w:val="20"/>
          <w:szCs w:val="20"/>
        </w:rPr>
        <w:t xml:space="preserve"> </w:t>
      </w:r>
      <w:r w:rsidR="007A0531" w:rsidRPr="007A0531">
        <w:rPr>
          <w:rFonts w:ascii="Times New Roman" w:eastAsia="Times New Roman" w:hAnsi="Times New Roman" w:cs="Times New Roman"/>
          <w:sz w:val="20"/>
          <w:szCs w:val="20"/>
        </w:rPr>
        <w:t xml:space="preserve">Edukasi Visual; </w:t>
      </w:r>
      <w:r w:rsidR="007A0531" w:rsidRPr="005D7B3B">
        <w:rPr>
          <w:rFonts w:ascii="Times New Roman" w:eastAsia="Times New Roman" w:hAnsi="Times New Roman" w:cs="Times New Roman"/>
          <w:i/>
          <w:iCs/>
          <w:sz w:val="20"/>
          <w:szCs w:val="20"/>
        </w:rPr>
        <w:t>Fibonacci Retracement</w:t>
      </w:r>
      <w:r w:rsidR="007A0531" w:rsidRPr="007A0531">
        <w:rPr>
          <w:rFonts w:ascii="Times New Roman" w:eastAsia="Times New Roman" w:hAnsi="Times New Roman" w:cs="Times New Roman"/>
          <w:sz w:val="20"/>
          <w:szCs w:val="20"/>
        </w:rPr>
        <w:t xml:space="preserve">; </w:t>
      </w:r>
      <w:r w:rsidR="007A0531" w:rsidRPr="005D7B3B">
        <w:rPr>
          <w:rFonts w:ascii="Times New Roman" w:eastAsia="Times New Roman" w:hAnsi="Times New Roman" w:cs="Times New Roman"/>
          <w:i/>
          <w:iCs/>
          <w:sz w:val="20"/>
          <w:szCs w:val="20"/>
        </w:rPr>
        <w:t>Trading Forex</w:t>
      </w:r>
      <w:r w:rsidR="007A0531" w:rsidRPr="007A0531">
        <w:rPr>
          <w:rFonts w:ascii="Times New Roman" w:eastAsia="Times New Roman" w:hAnsi="Times New Roman" w:cs="Times New Roman"/>
          <w:sz w:val="20"/>
          <w:szCs w:val="20"/>
        </w:rPr>
        <w:t xml:space="preserve">. </w:t>
      </w:r>
    </w:p>
    <w:p w14:paraId="2F6FAD36" w14:textId="77777777" w:rsidR="007A0531" w:rsidRPr="007A0531" w:rsidRDefault="007A0531" w:rsidP="005D7B3B">
      <w:pPr>
        <w:spacing w:after="0" w:line="240" w:lineRule="auto"/>
        <w:jc w:val="both"/>
        <w:rPr>
          <w:rFonts w:ascii="Times New Roman" w:eastAsia="Times New Roman" w:hAnsi="Times New Roman" w:cs="Times New Roman"/>
          <w:sz w:val="20"/>
          <w:szCs w:val="20"/>
        </w:rPr>
      </w:pPr>
    </w:p>
    <w:p w14:paraId="01DA2EF4" w14:textId="03ECBF6D" w:rsidR="00BB77EA" w:rsidRPr="005D7B3B" w:rsidRDefault="00390012" w:rsidP="005D7B3B">
      <w:pPr>
        <w:pStyle w:val="ListParagraph"/>
        <w:numPr>
          <w:ilvl w:val="0"/>
          <w:numId w:val="10"/>
        </w:numPr>
        <w:spacing w:after="0" w:line="360" w:lineRule="auto"/>
        <w:ind w:left="426" w:right="284" w:hanging="426"/>
        <w:rPr>
          <w:rFonts w:ascii="Times New Roman" w:eastAsia="Times New Roman" w:hAnsi="Times New Roman" w:cs="Times New Roman"/>
          <w:b/>
          <w:sz w:val="24"/>
          <w:szCs w:val="24"/>
        </w:rPr>
      </w:pPr>
      <w:r w:rsidRPr="005D7B3B">
        <w:rPr>
          <w:rFonts w:ascii="Times New Roman" w:eastAsia="Times New Roman" w:hAnsi="Times New Roman" w:cs="Times New Roman"/>
          <w:b/>
          <w:sz w:val="24"/>
          <w:szCs w:val="24"/>
        </w:rPr>
        <w:t>LATAR BELAKANG</w:t>
      </w:r>
    </w:p>
    <w:p w14:paraId="4F6917D0" w14:textId="287840B8" w:rsidR="00AF2B53" w:rsidRPr="00AF2B53" w:rsidRDefault="00AF2B53" w:rsidP="005D7B3B">
      <w:pPr>
        <w:spacing w:after="0" w:line="360" w:lineRule="auto"/>
        <w:ind w:firstLine="562"/>
        <w:jc w:val="both"/>
        <w:rPr>
          <w:rFonts w:ascii="Times New Roman" w:eastAsia="Times New Roman" w:hAnsi="Times New Roman" w:cs="Times New Roman"/>
          <w:sz w:val="24"/>
          <w:szCs w:val="24"/>
        </w:rPr>
      </w:pPr>
      <w:r w:rsidRPr="00AF2B53">
        <w:rPr>
          <w:rFonts w:ascii="Times New Roman" w:eastAsia="Times New Roman" w:hAnsi="Times New Roman" w:cs="Times New Roman"/>
          <w:sz w:val="24"/>
          <w:szCs w:val="24"/>
        </w:rPr>
        <w:t>Perkembangan teknologi digital memudahkan masyarakat memperoleh informasi, termasuk informasi keuangan, investasi, dan trading. Media sosial kini tidak hanya sebagai hiburan</w:t>
      </w:r>
      <w:r w:rsidR="005B2D07">
        <w:rPr>
          <w:rFonts w:ascii="Times New Roman" w:eastAsia="Times New Roman" w:hAnsi="Times New Roman" w:cs="Times New Roman"/>
          <w:sz w:val="24"/>
          <w:szCs w:val="24"/>
        </w:rPr>
        <w:t xml:space="preserve"> saja</w:t>
      </w:r>
      <w:r w:rsidRPr="00AF2B53">
        <w:rPr>
          <w:rFonts w:ascii="Times New Roman" w:eastAsia="Times New Roman" w:hAnsi="Times New Roman" w:cs="Times New Roman"/>
          <w:sz w:val="24"/>
          <w:szCs w:val="24"/>
        </w:rPr>
        <w:t xml:space="preserve">, tetapi juga </w:t>
      </w:r>
      <w:r w:rsidR="005B2D07">
        <w:rPr>
          <w:rFonts w:ascii="Times New Roman" w:eastAsia="Times New Roman" w:hAnsi="Times New Roman" w:cs="Times New Roman"/>
          <w:sz w:val="24"/>
          <w:szCs w:val="24"/>
        </w:rPr>
        <w:t>menjadi</w:t>
      </w:r>
      <w:r w:rsidRPr="00AF2B53">
        <w:rPr>
          <w:rFonts w:ascii="Times New Roman" w:eastAsia="Times New Roman" w:hAnsi="Times New Roman" w:cs="Times New Roman"/>
          <w:sz w:val="24"/>
          <w:szCs w:val="24"/>
        </w:rPr>
        <w:t xml:space="preserve"> media edukasi yang cepat, praktis, dan menarik secara visual. Instagram menjadi salah satu platform yang sesuai karena mampu memadukan teks, gambar, warna, ilustrasi, dan tata letak dalam satu bentuk komunikasi visua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Covid -19 pandemic that hit Indonesia throughout 2020 and continues to plague at the beginning of 2021 has disrupted the country's socio-economic conditions and created various perceptions of every effort made by the government to overcome this pandemic, including the implementation of the Covid- 19 vaccination. Amid the confusion of news related to vaccination Covid-19 people need educational sources that can be accessed in a pandemic that limits mobility. The Instagram account @indonesiavoice_ is an option that provides educational information regarding Covid-19 vaccination in Indonesia. The purpose of this research is to see how Instagram becomes an educational medium for Covid-19 vaccination in Indonesia. The method used in this research is a qualitative content analysis method with an inductive approach where the data compression procedure is carried out from complex texts and the process of constructing meaning from the data through themes or categories that appear in the study. The results of this study indicate that user preferences or account followers tend to lead to posts that use self-images, infographics and activities about the Covid-19 vaccination process in Indonesia.","author":[{"dropping-particle":"","family":"Agusta","given":"Mariana","non-dropping-particle":"","parse-names":false,"suffix":""},{"dropping-particle":"","family":"Letuna","given":"Noya","non-dropping-particle":"","parse-names":false,"suffix":""}],"container-title":"Jurnal Communio: Jurnal Ilmu Komunikasi","id":"ITEM-1","issue":"1","issued":{"date-parts":[["2021"]]},"page":"88-106","title":"Instragram Sebagai Media Edukasi Vaksin Covid-19 Di Indonesia Instragram As an Educational Media for Covid-19 Vaccines in Indonesia","type":"article-journal","volume":"10"},"uris":["http://www.mendeley.com/documents/?uuid=02945ba8-2a5c-4fbd-adc8-21c4953a80c9"]},{"id":"ITEM-2","itemData":{"DOI":"10.17977/um066v2i22022p216-225","abstract":"This research and development aim to produce Instagram-assisted interactive learning media products that can help increase the learning motivation of class X OTKP students at SMK PGRI 6 Malang. This study uses the type of research and development of the adapted Borg and Gall model. The data analysis technique used is descriptive percentage and paired sample t-test. Data collection techniques in this study include observation, interviews, and questionnaires. The results of this study are interactive learning media products assisted by Instagram which are declared feasible by validators and users. The developed learning media can increase students' learning motivation after being applied in learning, as evidenced by hypothesis testing which shows that there are differences in students' learning motivation after applying Instagram-assisted interactive learning media during the learning process.","author":[{"dropping-particle":"","family":"Damara","given":"Ariel Anastasia","non-dropping-particle":"","parse-names":false,"suffix":""},{"dropping-particle":"","family":"Dharma","given":"Buyung Adi","non-dropping-particle":"","parse-names":false,"suffix":""}],"container-title":"Jurnal Ekonomi, Bisnis dan Pendidikan (JEBP)","id":"ITEM-2","issue":"2","issued":{"date-parts":[["2022"]]},"page":"216-225","title":"Pemanfaatan Media Sosial Instagram sebagai Media Edukasi untuk Meningkatkan Motivasi Belajar Siswa","type":"article-journal","volume":"2"},"uris":["http://www.mendeley.com/documents/?uuid=695071ee-208e-421a-9922-789972be4fbd"]}],"mendeley":{"formattedCitation":"(Agusta &amp; Letuna, 2021; Damara &amp; Dharma, 2022)","plainTextFormattedCitation":"(Agusta &amp; Letuna, 2021; Damara &amp; Dharma, 2022)","previouslyFormattedCitation":"(Agusta &amp; Letuna, 2021; Damara &amp; Dharma,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F2B53">
        <w:rPr>
          <w:rFonts w:ascii="Times New Roman" w:eastAsia="Times New Roman" w:hAnsi="Times New Roman" w:cs="Times New Roman"/>
          <w:noProof/>
          <w:sz w:val="24"/>
          <w:szCs w:val="24"/>
        </w:rPr>
        <w:t>(Agusta &amp; Letuna, 2021; Damara &amp; Dharma,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F2B53">
        <w:rPr>
          <w:rFonts w:ascii="Times New Roman" w:eastAsia="Times New Roman" w:hAnsi="Times New Roman" w:cs="Times New Roman"/>
          <w:sz w:val="24"/>
          <w:szCs w:val="24"/>
        </w:rPr>
        <w:t>Dalam desain komunikasi visual, penyusunan elemen visual yang tepat dapat membantu audiens memahami informasi dengan lebih mudah</w:t>
      </w:r>
      <w:r w:rsidR="005B2D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Desain konten sosial media tidak terlepas dari beberapa elemen dalam Desain Komunikasi Visual. Beberapa aturan dalam perancangan karya desain komunikasi visual membutuhkan susunan keselarasan berbagai unsur elemen untuk memenuhi nilai informatif, komunikatif &amp; estetik dengan mengaplikasikan elemen Headline &amp; Layout. Akhir-akhir ini Trend Desain Carousel yang diimplementasikan sebagai fitur pada beberapa media sosial seperti: Instagram, Facebook, &amp; Linkedin, dilihat sebagai salah satu medium dalam menyampaikan infomasi yang lebih maksimal melalui konten media sosial. Desain Carousel merupakan salah satu jenis konten media sosial yang memuat lebih dari satu gambar/beberapa halaman yang dapat diunggah dalam satu kesatuan konten. Penelitian ini menggunakan metode kualitatif deskriptif, dimana fungsi Headline &amp; Layout dijadikan sebagai studi literatur pada penerapan Desain Carousel yang ada di berbagai sosial media seperti Instagram, Facebook &amp; Linkedin, selanjutnya dideskripsikan &amp; dianalisis bagaimana desain carousel ini dinilai efektif dalam menyampaikan pesan &amp; kejelasan informasi dalam suatu unggahan konten. Hasil dari penelitian ini nantinya untuk memberikan informasi secara komprehensif pada desainer dalam menggunakan Headline &amp; Layout pada Perancangan Konten Desain Carousel untuk memaksimalkan fitur pada Media Sosial. Tulisan ini dimaksudkan agar desainer dapat lebih memaksimalkan fungsi Headline &amp; Layout dalam suatu perancangan desain Carousel dengan memaksimalkan prinsip desain &amp; unsur visual yang ada.","author":[{"dropping-particle":"","family":"Suminto","given":"Miftahul Adi","non-dropping-particle":"","parse-names":false,"suffix":""}],"container-title":"Prosiding SNADES 2022","id":"ITEM-1","issued":{"date-parts":[["2022"]]},"page":"104-113","title":"Headline &amp; Layout Aplikatif Dalam Trend Perancangan Desain Carousel Pada Konten Sosial Media","type":"article-journal"},"uris":["http://www.mendeley.com/documents/?uuid=64519401-513f-496e-82b0-c617413f218c"]}],"mendeley":{"formattedCitation":"(Suminto, 2022)","plainTextFormattedCitation":"(Suminto, 2022)","previouslyFormattedCitation":"(Sumint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F2B53">
        <w:rPr>
          <w:rFonts w:ascii="Times New Roman" w:eastAsia="Times New Roman" w:hAnsi="Times New Roman" w:cs="Times New Roman"/>
          <w:noProof/>
          <w:sz w:val="24"/>
          <w:szCs w:val="24"/>
        </w:rPr>
        <w:t>(Suminto,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533D95" w:rsidRPr="00533D95">
        <w:t xml:space="preserve"> </w:t>
      </w:r>
      <w:r w:rsidR="00533D95">
        <w:t xml:space="preserve"> </w:t>
      </w:r>
    </w:p>
    <w:p w14:paraId="1A256ECD" w14:textId="602A7298" w:rsidR="00AF2B53" w:rsidRPr="00AF2B53" w:rsidRDefault="00AF2B53" w:rsidP="005D7B3B">
      <w:pPr>
        <w:spacing w:after="0" w:line="360" w:lineRule="auto"/>
        <w:ind w:firstLine="562"/>
        <w:jc w:val="both"/>
        <w:rPr>
          <w:rFonts w:ascii="Times New Roman" w:eastAsia="Times New Roman" w:hAnsi="Times New Roman" w:cs="Times New Roman"/>
          <w:sz w:val="24"/>
          <w:szCs w:val="24"/>
        </w:rPr>
      </w:pPr>
      <w:r w:rsidRPr="00AF2B53">
        <w:rPr>
          <w:rFonts w:ascii="Times New Roman" w:eastAsia="Times New Roman" w:hAnsi="Times New Roman" w:cs="Times New Roman"/>
          <w:sz w:val="24"/>
          <w:szCs w:val="24"/>
        </w:rPr>
        <w:lastRenderedPageBreak/>
        <w:t xml:space="preserve">Edukasi trading penting karena meningkatnya minat masyarakat terhadap investasi belum selalu diikuti oleh pemahaman yang cukup. Pemahaman keuangan dapat membantu masyarakat menilai informasi investasi dan mengambil keputusan dengan lebih bija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is research is a quantitative study with an explanatory approach. The data used in this article is primary data that researchers obtained from various credible sources and have been used in every existing study. The primary data obtained by the study came from 300 employees of PT Sampurna spread throughout Indonesia. The researcher distributed an online questionnaire containing 10 questions from four statements. The data obtained were analyzed using the smart PLS 4.0 analysis tool. The result in this article show that the Financial Literacy variable can have a positive relationship direction and a significant influence on the Investment Interest variable, namely 0.016 which is smaller than 0.05. This is because good Financial Literacy can make employees' thinking good and ultimately interested in investing. The next hypothesis also shows the same results that the Financial Behavior variable can moderate the influence of the Financial Literacy variable on the Investment Interest variable. This is because the P-Values are positive and below the significance level of 0.05, namely 0.000 which is smaller than the direct test of 0.016. Thus, the first and second hypotheses in this article can be accepted.","author":[{"dropping-particle":"","family":"Tarjono","given":"","non-dropping-particle":"","parse-names":false,"suffix":""},{"dropping-particle":"","family":"Atiqah","given":"Raden Roro","non-dropping-particle":"","parse-names":false,"suffix":""},{"dropping-particle":"","family":"Utami","given":"Eva Yuniarti","non-dropping-particle":"","parse-names":false,"suffix":""},{"dropping-particle":"","family":"Herawati","given":"","non-dropping-particle":"","parse-names":false,"suffix":""},{"dropping-particle":"","family":"Anggraini","given":"Asterina","non-dropping-particle":"","parse-names":false,"suffix":""}],"container-title":"Edunomika","id":"ITEM-1","issue":"1","issued":{"date-parts":[["2025"]]},"page":"1-10","title":"The Influence of Financial Literacy on Investment Interest with Financial Behavior as a Moderating Variable","type":"article-journal","volume":"9"},"uris":["http://www.mendeley.com/documents/?uuid=a3ec6d80-aec5-4eb2-8410-721f1585dcd3"]}],"mendeley":{"formattedCitation":"(Tarjono et al., 2025)","plainTextFormattedCitation":"(Tarjono et al., 2025)","previouslyFormattedCitation":"(Tarjono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F2B53">
        <w:rPr>
          <w:rFonts w:ascii="Times New Roman" w:eastAsia="Times New Roman" w:hAnsi="Times New Roman" w:cs="Times New Roman"/>
          <w:noProof/>
          <w:sz w:val="24"/>
          <w:szCs w:val="24"/>
        </w:rPr>
        <w:t>(Tarjon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AF2B53">
        <w:rPr>
          <w:rFonts w:ascii="Times New Roman" w:eastAsia="Times New Roman" w:hAnsi="Times New Roman" w:cs="Times New Roman"/>
          <w:sz w:val="24"/>
          <w:szCs w:val="24"/>
        </w:rPr>
        <w:t xml:space="preserve"> Dalam trading forex, Fibonacci Retracement sering digunakan untuk membaca area support, resistance, koreksi harga, dan peluang kelanjutan tre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variety and many types of Fibonacci tools used in forex trading give rise to doubts in making entry decisions. The volatility of price movements causes uncertainty in decision making …","author":[{"dropping-particle":"","family":"Abidin","given":"A Z","non-dropping-particle":"","parse-names":false,"suffix":""},{"dropping-particle":"","family":"Pandoyo","given":"P","non-dropping-particle":"","parse-names":false,"suffix":""},{"dropping-particle":"","family":"Ahadin","given":"A","non-dropping-particle":"","parse-names":false,"suffix":""}],"container-title":"JAMBIS: Jurnal Administrasi Bisnis","id":"ITEM-1","issue":"4","issued":{"date-parts":[["2021"]]},"page":"332-337","title":"Analisis Manajerial Entry Dan Exit Menggunakan Fibonacci Retracement Pada Bisnis Forex Trading (Studi Kasus PT. MRG Mega Berjangka Kuningan-Jakarta)","type":"article-journal","volume":"1"},"uris":["http://www.mendeley.com/documents/?uuid=821ce35c-fe89-4255-b1ee-c3fa9db22ac0"]}],"mendeley":{"formattedCitation":"(Abidin et al., 2021)","plainTextFormattedCitation":"(Abidin et al., 2021)","previouslyFormattedCitation":"(Abidin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F2B53">
        <w:rPr>
          <w:rFonts w:ascii="Times New Roman" w:eastAsia="Times New Roman" w:hAnsi="Times New Roman" w:cs="Times New Roman"/>
          <w:noProof/>
          <w:sz w:val="24"/>
          <w:szCs w:val="24"/>
        </w:rPr>
        <w:t>(Abidin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F2B53">
        <w:rPr>
          <w:rFonts w:ascii="Times New Roman" w:eastAsia="Times New Roman" w:hAnsi="Times New Roman" w:cs="Times New Roman"/>
          <w:sz w:val="24"/>
          <w:szCs w:val="24"/>
        </w:rPr>
        <w:t>Namun, materi ini masih sulit dipahami trader pemula karena berkaitan dengan rasio, penentuan swing high dan swing low, serta pembacaan arah harga.</w:t>
      </w:r>
    </w:p>
    <w:p w14:paraId="170CF449" w14:textId="26E74A3E" w:rsidR="00AC4337" w:rsidRDefault="00533D95" w:rsidP="005D7B3B">
      <w:pPr>
        <w:spacing w:after="0" w:line="360" w:lineRule="auto"/>
        <w:ind w:firstLine="562"/>
        <w:jc w:val="both"/>
        <w:rPr>
          <w:rFonts w:ascii="Times New Roman" w:eastAsia="Times New Roman" w:hAnsi="Times New Roman" w:cs="Times New Roman"/>
          <w:sz w:val="24"/>
          <w:szCs w:val="24"/>
        </w:rPr>
      </w:pPr>
      <w:r w:rsidRPr="00533D95">
        <w:rPr>
          <w:rFonts w:ascii="Times New Roman" w:eastAsia="Times New Roman" w:hAnsi="Times New Roman" w:cs="Times New Roman"/>
          <w:sz w:val="24"/>
          <w:szCs w:val="24"/>
        </w:rPr>
        <w:t xml:space="preserve">Peneliti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0998/vh.v7i1.8592","ISSN":"2798-4656","abstract":"Gaslighting merupakan istilah yang sedang populer pada platform sosial media di Indonesia,bahkan dinobatkan sebagai ‘Word of The Year 2022’ dalam pencarian kamus Merriam Webster.Di Indonesia, gaslighting biasanya terjadi pada usia 15 sampai 20 tahun ke atas dan umumnya terjadi dalam suatu hubungan romansa baik pernikahan maupun berpacaran. Masyarakat Indonesia mewajarkan gaslighting dan tidak mengambil tindakan atas perlakuan yang mereka terima. Berdasarkan permasalahan tersebut, maka diperlukan tindakan yang dapat mengedukasi masyarakat terkait gaslighting, salah satu tindakan yang dapat dilakukan ialah kampanye. Tujuan dari perancangan ini ialah untuk merancang dan mengimplementasikan kampanye gaslighting sebagai upaya untuk mengedukasi remaja usia 17 - 25 tahun dalam hubungan sosial lawan jenis di Daerah Khusus Ibukota Jakarta. Perancangan ini menggunakan pendekatan kualitatif, dengan metode design thinking dan teori-teori seperti desain grafis, tata letak, dan teori media baru untuk menyelesaikan permasalahan. Hasil yang diperoleh dari perancangan berupa pengolahan ide, seperti tema dan konsep, hashtag dan slogan, nama microblog, pemilihan warna, pemilihan tipografi serta elemen visual yang digunakan. Sedangkan microblog diimplementasikan dengan eksekusi visual seperti logo yang digunakan, konsep template, serta pembagian konten yangdibagi menjadi tiga jenis, yaitu konten trivia, konten interaktif, dan konten quotes.","author":[{"dropping-particle":"","family":"Sandra","given":"Fitria","non-dropping-particle":"","parse-names":false,"suffix":""},{"dropping-particle":"","family":"Nugraha","given":"Rika","non-dropping-particle":"","parse-names":false,"suffix":""},{"dropping-particle":"","family":"Ahdiyat","given":"Azhar Natsir","non-dropping-particle":"","parse-names":false,"suffix":""}],"container-title":"Visual Heritage: Jurnal Kreasi Seni dan Budaya","id":"ITEM-1","issue":"1","issued":{"date-parts":[["2024"]]},"page":"210-219","title":"Perancangan Microblog Instagram Sebagai Media Kampanye Edukasi Gaslighting","type":"article-journal","volume":"7"},"uris":["http://www.mendeley.com/documents/?uuid=8c4b3148-825e-4c47-8865-548598c12083"]}],"mendeley":{"formattedCitation":"(Sandra et al., 2024)","plainTextFormattedCitation":"(Sandra et al., 2024)","previouslyFormattedCitation":"(Sandra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3D95">
        <w:rPr>
          <w:rFonts w:ascii="Times New Roman" w:eastAsia="Times New Roman" w:hAnsi="Times New Roman" w:cs="Times New Roman"/>
          <w:noProof/>
          <w:sz w:val="24"/>
          <w:szCs w:val="24"/>
        </w:rPr>
        <w:t>(Sandra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33D95">
        <w:rPr>
          <w:rFonts w:ascii="Times New Roman" w:eastAsia="Times New Roman" w:hAnsi="Times New Roman" w:cs="Times New Roman"/>
          <w:sz w:val="24"/>
          <w:szCs w:val="24"/>
        </w:rPr>
        <w:t>menunjukkan bahwa microblog Instagram dapat dirancang sebagai media edukasi dengan pendekatan Design Thinking. Perancangan tersebut memperhatikan konsep visual, warna, tipografi, elemen grafis, dan template konten agar pesan edukatif lebih mudah dipahami audiensi.</w:t>
      </w:r>
      <w:r>
        <w:rPr>
          <w:rFonts w:ascii="Times New Roman" w:eastAsia="Times New Roman" w:hAnsi="Times New Roman" w:cs="Times New Roman"/>
          <w:sz w:val="24"/>
          <w:szCs w:val="24"/>
        </w:rPr>
        <w:t xml:space="preserve"> </w:t>
      </w:r>
      <w:r w:rsidR="00AF2B53" w:rsidRPr="00AF2B53">
        <w:rPr>
          <w:rFonts w:ascii="Times New Roman" w:eastAsia="Times New Roman" w:hAnsi="Times New Roman" w:cs="Times New Roman"/>
          <w:sz w:val="24"/>
          <w:szCs w:val="24"/>
        </w:rPr>
        <w:t>Instagram carousel dapat menjadi media edukasi yang sesuai</w:t>
      </w:r>
      <w:r w:rsidR="005B2D07">
        <w:rPr>
          <w:rFonts w:ascii="Times New Roman" w:eastAsia="Times New Roman" w:hAnsi="Times New Roman" w:cs="Times New Roman"/>
          <w:sz w:val="24"/>
          <w:szCs w:val="24"/>
        </w:rPr>
        <w:t>, ini</w:t>
      </w:r>
      <w:r w:rsidR="00AF2B53" w:rsidRPr="00AF2B53">
        <w:rPr>
          <w:rFonts w:ascii="Times New Roman" w:eastAsia="Times New Roman" w:hAnsi="Times New Roman" w:cs="Times New Roman"/>
          <w:sz w:val="24"/>
          <w:szCs w:val="24"/>
        </w:rPr>
        <w:t xml:space="preserve"> karena materi dapat disusun secara bertahap dalam beberapa slide. Format ini membantu menyampaikan informasi kompleks secara singkat, visual, dan sistematis. Perancangan carousel perlu memperhatikan alur informasi, layout, headline, dan elemen visual agar pesan </w:t>
      </w:r>
      <w:r w:rsidR="005B2D07">
        <w:rPr>
          <w:rFonts w:ascii="Times New Roman" w:eastAsia="Times New Roman" w:hAnsi="Times New Roman" w:cs="Times New Roman"/>
          <w:sz w:val="24"/>
          <w:szCs w:val="24"/>
        </w:rPr>
        <w:t xml:space="preserve">dapat tersampaikan </w:t>
      </w:r>
      <w:r w:rsidR="00AF2B53">
        <w:rPr>
          <w:rFonts w:ascii="Times New Roman" w:eastAsia="Times New Roman" w:hAnsi="Times New Roman" w:cs="Times New Roman"/>
          <w:sz w:val="24"/>
          <w:szCs w:val="24"/>
        </w:rPr>
        <w:fldChar w:fldCharType="begin" w:fldLock="1"/>
      </w:r>
      <w:r w:rsidR="004D2BEC">
        <w:rPr>
          <w:rFonts w:ascii="Times New Roman" w:eastAsia="Times New Roman" w:hAnsi="Times New Roman" w:cs="Times New Roman"/>
          <w:sz w:val="24"/>
          <w:szCs w:val="24"/>
        </w:rPr>
        <w:instrText>ADDIN CSL_CITATION {"citationItems":[{"id":"ITEM-1","itemData":{"abstract":"Penelitian ini bertujuan untuk merancang unggahan carousel pada platform Instagram sebagai media edukasi dan promosi bagi Azria Vet Care. Latar belakang penelitian ini berangkat dari rendahnya kualitas visual dan konsistensi identitas pada konten promosi sebelumnya, sehingga diperlukan perancangan media yang lebih komunikatif, informatif, dan menarik. Penelitian ini menggunakan metode kualitatif dengan teknik observasi dan wawancara terhadap pemilik Azria Vet Care untuk menggali kebutuhan informasi serta karakteristik audiens. Hasil penelitian menunjukkan bahwa perancangan unggahan carousel dengan konsep visual modern dan ceria mampu meningkatkan daya tarik serta memperkuat citra profesional dan kekeluargaan petshop. Penerapan kombinasi warna biru dan merah muda, tipografi handwriting dan sans-serif, serta elemen grafis berbentuk benang yang menyerupai hewan berhasil merepresentasikan nilai kepedulian dan kehangatan. Selain berfungsi sebagai media promosi, konten edukatif mengenai pentingnya vaksinasi dan perawatan hewan peliharaan terbukti dapat meningkatkan kesadaran pemilik hewan terhadap kesehatan hewan peliharaannya. Dengan demikian, Instagram carousel terbukti efektif sebagai media komunikasi visual yang tidak hanya memperluas jangkauan promosi, tetapi juga mengedukasi audiens secara interaktif. Kata kunci: Desain komunikasi visual, Instagram carousel, edukasi, promosi, Azria Vet Care","author":[{"dropping-particle":"","family":"Irnanda, Daniar, Sutejo","given":"","non-dropping-particle":"","parse-names":false,"suffix":""}],"container-title":"Arus Jurnal Sosial dan Humaniora (AJSH)","id":"ITEM-1","issue":"3","issued":{"date-parts":[["2025"]]},"title":"Perancangan Unggahan Carousel Sebagai Media Edukasi dan Promosi dalam Instagram Petshop Azria Vet Care","type":"article-journal","volume":"5"},"uris":["http://www.mendeley.com/documents/?uuid=89dbada1-b51f-485d-9620-7a6f7f7b768c"]},{"id":"ITEM-2","itemData":{"abstract":"Desain konten sosial media tidak terlepas dari beberapa elemen dalam Desain Komunikasi Visual. Beberapa aturan dalam perancangan karya desain komunikasi visual membutuhkan susunan keselarasan berbagai unsur elemen untuk memenuhi nilai informatif, komunikatif &amp; estetik dengan mengaplikasikan elemen Headline &amp; Layout. Akhir-akhir ini Trend Desain Carousel yang diimplementasikan sebagai fitur pada beberapa media sosial seperti: Instagram, Facebook, &amp; Linkedin, dilihat sebagai salah satu medium dalam menyampaikan infomasi yang lebih maksimal melalui konten media sosial. Desain Carousel merupakan salah satu jenis konten media sosial yang memuat lebih dari satu gambar/beberapa halaman yang dapat diunggah dalam satu kesatuan konten. Penelitian ini menggunakan metode kualitatif deskriptif, dimana fungsi Headline &amp; Layout dijadikan sebagai studi literatur pada penerapan Desain Carousel yang ada di berbagai sosial media seperti Instagram, Facebook &amp; Linkedin, selanjutnya dideskripsikan &amp; dianalisis bagaimana desain carousel ini dinilai efektif dalam menyampaikan pesan &amp; kejelasan informasi dalam suatu unggahan konten. Hasil dari penelitian ini nantinya untuk memberikan informasi secara komprehensif pada desainer dalam menggunakan Headline &amp; Layout pada Perancangan Konten Desain Carousel untuk memaksimalkan fitur pada Media Sosial. Tulisan ini dimaksudkan agar desainer dapat lebih memaksimalkan fungsi Headline &amp; Layout dalam suatu perancangan desain Carousel dengan memaksimalkan prinsip desain &amp; unsur visual yang ada.","author":[{"dropping-particle":"","family":"Suminto","given":"Miftahul Adi","non-dropping-particle":"","parse-names":false,"suffix":""}],"container-title":"Prosiding SNADES 2022","id":"ITEM-2","issued":{"date-parts":[["2022"]]},"page":"104-113","title":"Headline &amp; Layout Aplikatif Dalam Trend Perancangan Desain Carousel Pada Konten Sosial Media","type":"article-journal"},"uris":["http://www.mendeley.com/documents/?uuid=64519401-513f-496e-82b0-c617413f218c"]}],"mendeley":{"formattedCitation":"(Irnanda, Daniar, Sutejo, 2025; Suminto, 2022)","plainTextFormattedCitation":"(Irnanda, Daniar, Sutejo, 2025; Suminto, 2022)","previouslyFormattedCitation":"(Irnanda, Daniar, Sutejo, 2025; Suminto, 2022)"},"properties":{"noteIndex":0},"schema":"https://github.com/citation-style-language/schema/raw/master/csl-citation.json"}</w:instrText>
      </w:r>
      <w:r w:rsidR="00AF2B53">
        <w:rPr>
          <w:rFonts w:ascii="Times New Roman" w:eastAsia="Times New Roman" w:hAnsi="Times New Roman" w:cs="Times New Roman"/>
          <w:sz w:val="24"/>
          <w:szCs w:val="24"/>
        </w:rPr>
        <w:fldChar w:fldCharType="separate"/>
      </w:r>
      <w:r w:rsidR="00AF2B53" w:rsidRPr="00AF2B53">
        <w:rPr>
          <w:rFonts w:ascii="Times New Roman" w:eastAsia="Times New Roman" w:hAnsi="Times New Roman" w:cs="Times New Roman"/>
          <w:noProof/>
          <w:sz w:val="24"/>
          <w:szCs w:val="24"/>
        </w:rPr>
        <w:t>(Irnanda, Daniar, Sutejo, 2025; Suminto, 2022)</w:t>
      </w:r>
      <w:r w:rsidR="00AF2B53">
        <w:rPr>
          <w:rFonts w:ascii="Times New Roman" w:eastAsia="Times New Roman" w:hAnsi="Times New Roman" w:cs="Times New Roman"/>
          <w:sz w:val="24"/>
          <w:szCs w:val="24"/>
        </w:rPr>
        <w:fldChar w:fldCharType="end"/>
      </w:r>
      <w:r w:rsidR="00AF2B53">
        <w:rPr>
          <w:rFonts w:ascii="Times New Roman" w:eastAsia="Times New Roman" w:hAnsi="Times New Roman" w:cs="Times New Roman"/>
          <w:sz w:val="24"/>
          <w:szCs w:val="24"/>
        </w:rPr>
        <w:t>.</w:t>
      </w:r>
      <w:r w:rsidR="00AF2B53" w:rsidRPr="00AF2B53">
        <w:rPr>
          <w:rFonts w:ascii="Times New Roman" w:eastAsia="Times New Roman" w:hAnsi="Times New Roman" w:cs="Times New Roman"/>
          <w:sz w:val="24"/>
          <w:szCs w:val="24"/>
        </w:rPr>
        <w:t xml:space="preserve"> </w:t>
      </w:r>
      <w:r w:rsidR="00CF11A2" w:rsidRPr="00CF11A2">
        <w:rPr>
          <w:rFonts w:ascii="Times New Roman" w:eastAsia="Times New Roman" w:hAnsi="Times New Roman" w:cs="Times New Roman"/>
          <w:sz w:val="24"/>
          <w:szCs w:val="24"/>
        </w:rPr>
        <w:t>Beberapa penelitian telah membahas Instagram sebagai media edukasi, tetapi kajian carousel Instagram untuk edukasi Fibonacci Retracement pada trading forex masih terbatas. Penelitian ini bertujuan merancang carousel Instagram yang informatif, menarik, dan mudah dipahami oleh trader pemula.</w:t>
      </w:r>
    </w:p>
    <w:p w14:paraId="0EF4AA8D" w14:textId="77777777" w:rsidR="00D754CB" w:rsidRPr="00AF2B53" w:rsidRDefault="00D754CB" w:rsidP="005D7B3B">
      <w:pPr>
        <w:spacing w:after="0" w:line="360" w:lineRule="auto"/>
        <w:ind w:firstLine="562"/>
        <w:jc w:val="both"/>
        <w:rPr>
          <w:rFonts w:ascii="Times New Roman" w:eastAsia="Times New Roman" w:hAnsi="Times New Roman" w:cs="Times New Roman"/>
          <w:sz w:val="24"/>
          <w:szCs w:val="24"/>
        </w:rPr>
      </w:pPr>
    </w:p>
    <w:p w14:paraId="27A65350" w14:textId="122560E8" w:rsidR="00BB77EA" w:rsidRPr="00D754CB" w:rsidRDefault="00390012" w:rsidP="00D754CB">
      <w:pPr>
        <w:pStyle w:val="ListParagraph"/>
        <w:numPr>
          <w:ilvl w:val="0"/>
          <w:numId w:val="10"/>
        </w:numPr>
        <w:spacing w:after="0" w:line="360" w:lineRule="auto"/>
        <w:ind w:left="426" w:right="284" w:hanging="426"/>
        <w:rPr>
          <w:rFonts w:ascii="Times New Roman" w:eastAsia="Times New Roman" w:hAnsi="Times New Roman" w:cs="Times New Roman"/>
          <w:b/>
          <w:sz w:val="24"/>
          <w:szCs w:val="24"/>
        </w:rPr>
      </w:pPr>
      <w:r w:rsidRPr="00D754CB">
        <w:rPr>
          <w:rFonts w:ascii="Times New Roman" w:eastAsia="Times New Roman" w:hAnsi="Times New Roman" w:cs="Times New Roman"/>
          <w:b/>
          <w:sz w:val="24"/>
          <w:szCs w:val="24"/>
        </w:rPr>
        <w:t>KAJIAN TEORITIS</w:t>
      </w:r>
    </w:p>
    <w:p w14:paraId="02645A01" w14:textId="00DD86C6" w:rsidR="004B4ECC" w:rsidRDefault="004B4ECC" w:rsidP="005D7B3B">
      <w:pPr>
        <w:spacing w:after="0" w:line="360" w:lineRule="auto"/>
        <w:ind w:firstLine="562"/>
        <w:jc w:val="both"/>
        <w:rPr>
          <w:rFonts w:ascii="Times New Roman" w:eastAsia="Times New Roman" w:hAnsi="Times New Roman" w:cs="Times New Roman"/>
          <w:sz w:val="24"/>
          <w:szCs w:val="24"/>
        </w:rPr>
      </w:pPr>
      <w:r w:rsidRPr="004B4ECC">
        <w:rPr>
          <w:rFonts w:ascii="Times New Roman" w:eastAsia="Times New Roman" w:hAnsi="Times New Roman" w:cs="Times New Roman"/>
          <w:sz w:val="24"/>
          <w:szCs w:val="24"/>
        </w:rPr>
        <w:t>Media edukasi digital merupakan sarana penyampaian informasi yang memanfaatkan platform digital agar pesan lebih mudah diakses dan dipahami oleh audiensi. Dalam desain komunikasi visual, informasi perlu disusun dengan memperhatikan warna, tipografi, ilustrasi, tata letak, dan hierarki visual. Unsur tersebut membantu pesan terlihat lebih jelas, menarik, dan mudah dibaca. Pada media sosial Instagram, konsistensi visual juga penting karena dapat memperkuat identitas desain dan membantu audiensi mengenali sumber informas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6085/jsikom.v6i1.8230","abstract":"Perkembangan media sosial mendorong Diskominfo Kota Bogor untuk memanfaatkan Instagram sebagai sarana untuk menyampaikan informasi melalui konten visual. Penelitian ini bertujuan untuk mendeskripsikan bagaimana prinsip desain visual seperti kesatuan, keseimbangan, irama, dan penekanan diterapkan dalam konten unggahan @kominfobogor. Penelitian ini menggunakan pendekatan kualitatif dengan teknik analisis isi dan purposive sampling terhadap unggahan di bulan Januari hingga April 2025. Hasil analisis menunjukkan bahwa unggahan di akun @kominfobogor telah menerapkan prinsip desain visual secara optimal, seperti desain feeds \"Kantong Parkir Balkot Ramadhan Fest 2025\", \"Jumat Agung 2025\", dan seterusnya. Namun, masih ditemukan beberapa konten yang belum maksimal dalam menerapkan prinsip desain visual.\r  \r Kata Kunci: Prinsip Desain Visual, Komunikasi Publik, Media Sosial\r  ","author":[{"dropping-particle":"","family":"Bainuri","given":"Zaidan Halifz","non-dropping-particle":"","parse-names":false,"suffix":""},{"dropping-particle":"","family":"Bachtiar","given":"Willy","non-dropping-particle":"","parse-names":false,"suffix":""}],"container-title":"Jurnal Sarjana Ilmu Komunikasi (J-SIKOM)","id":"ITEM-1","issue":"1","issued":{"date-parts":[["2025"]]},"page":"102-117","title":"Analisis Prinsip Desain Visual Pada Instagram @Kominfobogor Untuk Menyampaikan Informasi Kepada Publik","type":"article-journal","volume":"6"},"uris":["http://www.mendeley.com/documents/?uuid=46223ecf-ed4b-4b4d-8c2f-bde8ef2ce1dc"]},{"id":"ITEM-2","itemData":{"DOI":"10.55681/jige.v4i3.1076","abstract":"The importance of Instagram as a social media that is useful as a platform for spreading information and communication. The effectiveness of the dissemination of information and communication is certainly influenced by the content posted on Instagram. This is of course related to content criteria that match the audience on social media Instagram. This study discusses the application of design principles to Instagram kpu diy. This study aims to determine the application of existing design principles to content on Instagram by the General Election Commission of the Special Region of Yogyakarta as an information center for the community. This research was analyzed by theoretical and empirical studies, then described and interpreted based on the research results. The population in this study uses the DIY KPU Instagram feed design. The sample in this study uses a simple random sampling technique, namely choosing a design that is less relevant or in accordance with existing design principles. The results of research on this design can be described based on an analysis of some of the content that is not in accordance with the principles of graphic design which will then be related to the information conveyed to the audience whether it meets the information needs of the readers. The results of this study can be concluded that the Diy KPU's Instagram found some content that was not in accordance with design principles, and also information about elections that was conveyed on the Diy KPU's content was mostly covered with internal KPU DIY information","author":[{"dropping-particle":"","family":"Syaputra","given":"Andre Ade","non-dropping-particle":"","parse-names":false,"suffix":""},{"dropping-particle":"","family":"Mahendra","given":"Angga Intueri","non-dropping-particle":"","parse-names":false,"suffix":""}],"container-title":"Jurnal Ilmiah Global Education","id":"ITEM-2","issue":"3","issued":{"date-parts":[["2023"]]},"page":"1564-1582","title":"PENERAPAN PRINSIP DESAIN KOMUNIKASI VISUAL PADA INSTAGRAM @kpudiy GUNA MEMENUHI KEBUTUHAN INFORMASI","type":"article-journal","volume":"4"},"uris":["http://www.mendeley.com/documents/?uuid=0ee5156f-8a83-4856-bb13-7b943d3f6b76"]}],"mendeley":{"formattedCitation":"(Bainuri &amp; Bachtiar, 2025a; Syaputra &amp; Mahendra, 2023)","plainTextFormattedCitation":"(Bainuri &amp; Bachtiar, 2025a; Syaputra &amp; Mahendra, 2023)","previouslyFormattedCitation":"(Bainuri &amp; Bachtiar, 2025a; Syaputra &amp; Mahendra,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Bainuri &amp; Bachtiar, 2025a; Syaputra &amp; Mahendra, 2023)</w:t>
      </w:r>
      <w:r>
        <w:rPr>
          <w:rFonts w:ascii="Times New Roman" w:eastAsia="Times New Roman" w:hAnsi="Times New Roman" w:cs="Times New Roman"/>
          <w:sz w:val="24"/>
          <w:szCs w:val="24"/>
        </w:rPr>
        <w:fldChar w:fldCharType="end"/>
      </w:r>
      <w:r w:rsidRPr="004B4ECC">
        <w:rPr>
          <w:rFonts w:ascii="Times New Roman" w:eastAsia="Times New Roman" w:hAnsi="Times New Roman" w:cs="Times New Roman"/>
          <w:sz w:val="24"/>
          <w:szCs w:val="24"/>
        </w:rPr>
        <w:t xml:space="preserve">. Instagram memiliki potensi sebagai media edukasi keuangan karena mampu menyajikan informasi secara visual, singkat, dan komunikatif. Media sosial juga berperan dalam meningkatkan pemahaman generasi muda terhadap literasi keuangan, terutama karena informasi dapat disampaikan melalui bentuk yang dekat dengan kebiasaan audiensi digit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2884/ideas.v10i2.1717","ISSN":"2442-367X","abstract":"Good financial literacy can help someone understand the importance of saving and managing money wisely. This research aims to determine the level of financial literacy and the role of social media on the financial behavior of the younger generation. Data collection in this research used case study comparisons with secondary data from existing research journals. The research results show that the role of social media in educating financial literacy is still low compared to the negative influence of social media as a trigger for consumer behavior in the younger generation. The role of social media in educating the younger generation about financial literacy can positively impact efforts to prevent consumer behavior and increase the younger generations awareness of the importance of saving","author":[{"dropping-particle":"","family":"Rajagukguk","given":"Richard Julianus","non-dropping-particle":"","parse-names":false,"suffix":""},{"dropping-particle":"","family":"Susanti","given":"Elizabeth","non-dropping-particle":"","parse-names":false,"suffix":""}],"container-title":"Ideas: Jurnal Pendidikan, Sosial, dan Budaya","id":"ITEM-1","issue":"2","issued":{"date-parts":[["2024"]]},"page":"415","title":"Peranan Sosial Media dalam Mengedukasi Generasi Muda Mengenai Literasi Keuangan untuk Membangun Kebiasaan Menabung","type":"article-journal","volume":"10"},"uris":["http://www.mendeley.com/documents/?uuid=3f61e6f9-1b83-4d23-bfc0-9ffcd83c8ba8"]},{"id":"ITEM-2","itemData":{"DOI":"10.24269/asset.v5i2.6030","ISBN":"0895241595","ISSN":"2614-5502","abstract":"Penelitian ini bertujuan untuk memberikan pemahaman mengenai pengaruh literasi keuangan melalui media sosial terhadap perilaku pengelolaan keuangan generasi Z. Penelitian ini menggunakan metode penelitian kuantitatif. Data diperoleh dari data primer yang dikumpulkan melalui pendistribusian kuesioner kepada responden. Pengujian hipotesis menggunakan analisis regresi berganda dibantu dengan program SPSS. Berdasarkan hasil analisis yang dilakukan dengan uji statistik, diperoleh hasil bahwa literasi keuangan berpengaruh terhadap pengelolaan keuangan generasi Z dan penggunaan media sosial instagram berpengaruh terhadap pengelolaan keuangan generasi Z","author":[{"dropping-particle":"","family":"Safitri","given":"Lina Ayu","non-dropping-particle":"","parse-names":false,"suffix":""},{"dropping-particle":"","family":"Dewa","given":"Chriswardana Bayu","non-dropping-particle":"","parse-names":false,"suffix":""}],"container-title":"ASSET: Jurnal Manajemen dan Bisnis","id":"ITEM-2","issue":"2","issued":{"date-parts":[["2022"]]},"title":"Analisa Pengaruh Literasi Keuangan Melalui Media Sosial Instagram Terhadap Pengelolaan Keuangan Generasi-Z","type":"article-journal","volume":"5"},"uris":["http://www.mendeley.com/documents/?uuid=f617958f-f07c-457d-a665-2cba9b812ec3"]}],"mendeley":{"formattedCitation":"(Rajagukguk &amp; Susanti, 2024; Safitri &amp; Dewa, 2022)","plainTextFormattedCitation":"(Rajagukguk &amp; Susanti, 2024; Safitri &amp; Dewa, 2022)","previouslyFormattedCitation":"(Rajagukguk &amp; Susanti, 2024; Safitri &amp; Dewa,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Rajagukguk &amp; Susanti, 2024; Safitri &amp; Dewa,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4B4ECC">
        <w:rPr>
          <w:rFonts w:ascii="Times New Roman" w:eastAsia="Times New Roman" w:hAnsi="Times New Roman" w:cs="Times New Roman"/>
          <w:sz w:val="24"/>
          <w:szCs w:val="24"/>
        </w:rPr>
        <w:t xml:space="preserve"> Salah satu format yang sesuai untuk kebutuhan edukasi adalah carousel Instagram, karena materi dapat dibagi ke dalam beberapa slide secara bertahap. Format ini membantu audiensi </w:t>
      </w:r>
      <w:r w:rsidRPr="004B4ECC">
        <w:rPr>
          <w:rFonts w:ascii="Times New Roman" w:eastAsia="Times New Roman" w:hAnsi="Times New Roman" w:cs="Times New Roman"/>
          <w:sz w:val="24"/>
          <w:szCs w:val="24"/>
        </w:rPr>
        <w:lastRenderedPageBreak/>
        <w:t xml:space="preserve">mengikuti alur informasi dari pengenalan, penjelasan, contoh, hingga penutup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elitian ini bertujuan untuk merancang unggahan carousel pada platform Instagram sebagai media edukasi dan promosi bagi Azria Vet Care. Latar belakang penelitian ini berangkat dari rendahnya kualitas visual dan konsistensi identitas pada konten promosi sebelumnya, sehingga diperlukan perancangan media yang lebih komunikatif, informatif, dan menarik. Penelitian ini menggunakan metode kualitatif dengan teknik observasi dan wawancara terhadap pemilik Azria Vet Care untuk menggali kebutuhan informasi serta karakteristik audiens. Hasil penelitian menunjukkan bahwa perancangan unggahan carousel dengan konsep visual modern dan ceria mampu meningkatkan daya tarik serta memperkuat citra profesional dan kekeluargaan petshop. Penerapan kombinasi warna biru dan merah muda, tipografi handwriting dan sans-serif, serta elemen grafis berbentuk benang yang menyerupai hewan berhasil merepresentasikan nilai kepedulian dan kehangatan. Selain berfungsi sebagai media promosi, konten edukatif mengenai pentingnya vaksinasi dan perawatan hewan peliharaan terbukti dapat meningkatkan kesadaran pemilik hewan terhadap kesehatan hewan peliharaannya. Dengan demikian, Instagram carousel terbukti efektif sebagai media komunikasi visual yang tidak hanya memperluas jangkauan promosi, tetapi juga mengedukasi audiens secara interaktif. Kata kunci: Desain komunikasi visual, Instagram carousel, edukasi, promosi, Azria Vet Care","author":[{"dropping-particle":"","family":"Irnanda, Daniar, Sutejo","given":"","non-dropping-particle":"","parse-names":false,"suffix":""}],"container-title":"Arus Jurnal Sosial dan Humaniora (AJSH)","id":"ITEM-1","issue":"3","issued":{"date-parts":[["2025"]]},"title":"Perancangan Unggahan Carousel Sebagai Media Edukasi dan Promosi dalam Instagram Petshop Azria Vet Care","type":"article-journal","volume":"5"},"uris":["http://www.mendeley.com/documents/?uuid=89dbada1-b51f-485d-9620-7a6f7f7b768c"]},{"id":"ITEM-2","itemData":{"abstract":"Media sosial Instagram sendiri menyajikan berbagai jenis konten mulai dari trik, parodi dance, konten edukasi, hingga sebagai literasi keuangan. Instagram pun digunakan untuk memberikan edukasi tambahan dan sebagai platform belajar di masa kini. Tujuan penelitian untuk mengetahui efektivitas isi pesan Instagram Phillip Sekuritas Indonesia terhadap tingkat literasi keuangan. Metode penelitian ini menggunakan kuantitatif dan untuk memperoleh data menggunakan penyebaran kuesioner kepada followers instagram @talktophillip Data yang didapatkan kemudian diolah menggunakan IBM SPSS Ver 25 untuk menguji pearson correlation. terdapat hubungan yang positif dan kuat antara variabel X (Isi Pesan) dengan variabel Y (Literasi Keuangan) yaitu dengan hasil korelasi sebesar 0,799. Hasil regresi linear sederhana menyatakan bahwa variabel efektivitas isi pesan Instagram memiliki pengaruh yang signifikan dalam tingkat literasi keuangan.sebesar 63,8%. Isi pesan mempunyai hubungan positif terhadap tingkat literasi keuangan dengan tingkat korelasi cukup, dan hasil penelitian ini menunjukan hasil kontribusi antara kedua variabel yaitu 63,8%. Adapun sisanya 31,7% dapat dipengaruhi berdasarkan faktor lainnya diluar yang diteliti pada penelitian ini. Kata Kunci: Isi Pesan, Literasi Keuangan, Instagram, Phillip Sekuritas Indonesia","author":[{"dropping-particle":"","family":"Mononutu","given":"Angelly Carol","non-dropping-particle":"","parse-names":false,"suffix":""},{"dropping-particle":"","family":"Agung","given":"Anak","non-dropping-particle":"","parse-names":false,"suffix":""},{"dropping-particle":"","family":"Bagus","given":"Ngurah","non-dropping-particle":"","parse-names":false,"suffix":""},{"dropping-particle":"","family":"Yudha","given":"Kesuma","non-dropping-particle":"","parse-names":false,"suffix":""},{"dropping-particle":"","family":"Purwita","given":"Dewa Gede","non-dropping-particle":"","parse-names":false,"suffix":""}],"container-title":"Konvergensi : Jurnal Ilmiah Ilmu Komunikasi","id":"ITEM-2","issue":"3","issued":{"date-parts":[["2026"]]},"page":"844-856","title":"Analisis elemen visual carousel Instagram Griya Luhu dalam edukasi pengelolaan sampah Pendahuluann","type":"article-journal","volume":"13"},"uris":["http://www.mendeley.com/documents/?uuid=6532f1df-f270-457a-82a4-4c4dc6f9213d"]}],"mendeley":{"formattedCitation":"(Irnanda, Daniar, Sutejo, 2025; Mononutu et al., 2026)","plainTextFormattedCitation":"(Irnanda, Daniar, Sutejo, 2025; Mononutu et al., 2026)","previouslyFormattedCitation":"(Irnanda, Daniar, Sutejo, 2025; Mononutu et al., 202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Irnanda, Daniar, Sutejo, 2025; Mononutu et al., 20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4B4ECC">
        <w:rPr>
          <w:rFonts w:ascii="Times New Roman" w:eastAsia="Times New Roman" w:hAnsi="Times New Roman" w:cs="Times New Roman"/>
          <w:sz w:val="24"/>
          <w:szCs w:val="24"/>
        </w:rPr>
        <w:t xml:space="preserve">Fibonacci Retracement merupakan salah satu teknik analisis teknikal yang digunakan untuk membaca area support, resistance, koreksi harga, dan peluang kelanjutan tren. Namun, materi ini sering sulit dipahami oleh trader pemula karena berkaitan dengan swing high, swing low, area entry, konfirmasi harga, dan target profit. Penggunaan Fibonacci Retracement perlu dipahami secara tepat agar tidak terjadi kesalahan dalam membaca pergerakan harg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798-0235","author":[{"dropping-particle":"","family":"Yuda","given":"Ulung Wira","non-dropping-particle":"","parse-names":false,"suffix":""},{"dropping-particle":"","family":"Syahwali","given":"Ahmad Juan","non-dropping-particle":"","parse-names":false,"suffix":""},{"dropping-particle":"","family":"Sutabri","given":"Tata","non-dropping-particle":"","parse-names":false,"suffix":""}],"container-title":"Jurnal Manajemen Informatika &amp; Teknologi","id":"ITEM-1","issue":"1","issued":{"date-parts":[["2025"]]},"page":"208-216","title":"Perbandingan Kinerja Algoritma Fibonacci Retracement dalam Prediksi Pergerakan Harga Saham","type":"article-journal","volume":"5"},"uris":["http://www.mendeley.com/documents/?uuid=c9c7c344-c164-45b6-addd-f4ec466d59ca"]}],"mendeley":{"formattedCitation":"(Yuda et al., 2025)","plainTextFormattedCitation":"(Yuda et al., 2025)","previouslyFormattedCitation":"(Yuda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Yuda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4B4E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022-2025","abstract":"Introduction: This study is a literature review that aims to analyze the importance of transparency and accountability in the management of obligations by Public Service Agencies (BLU) in Indonesia. As government entities granted financial flexibility, BLUs require strong oversight to remain accountable in carrying out their public service mandates. Methods: This study employs a qualitative approach using a literature review method, drawing upon academic publications, government regulations, and audit reports. The aim is to synthesize various findings related to the financial governance of BLU and assess the effectiveness of current oversight mechanisms. Results: The findings reveal that a major governance challenge lies in the mismatch between budget flexibility and sub optimal reporting systems. Additionally, the limited human resource capacity in financial management has a negative impact on transparency and accountability. The study highlights the need for integrated financial information systems, capacity-building training, and strengthened internal oversight mechanisms to ensure that BLU obligations are managed in accordance with good governance principles.","author":[{"dropping-particle":"","family":"Nurchoiriyah","given":"Amelia Putri","non-dropping-particle":"","parse-names":false,"suffix":""},{"dropping-particle":"","family":"Sofia","given":"Emeliatus","non-dropping-particle":"","parse-names":false,"suffix":""},{"dropping-particle":"","family":"Beri","given":"Fathul","non-dropping-particle":"","parse-names":false,"suffix":""},{"dropping-particle":"","family":"Djasuli","given":"Mohamad","non-dropping-particle":"","parse-names":false,"suffix":""}],"container-title":"Jurnal Maneksi (Management Ekonomi dan Akuntansi)","id":"ITEM-1","issue":"03","issued":{"date-parts":[["2025"]]},"page":"1066-1076","title":"Jurnal Maneksi (Management Ekonomi Dan Akuntansi)","type":"article-journal","volume":"14"},"uris":["http://www.mendeley.com/documents/?uuid=174c7732-bef6-4b99-b522-16f146b231b7"]}],"mendeley":{"formattedCitation":"(Nurchoiriyah et al., 2025)","plainTextFormattedCitation":"(Nurchoiriyah et al., 2025)","previouslyFormattedCitation":"(Nurchoiriyah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Nurchoiriyah et al., 2025)</w:t>
      </w:r>
      <w:r>
        <w:rPr>
          <w:rFonts w:ascii="Times New Roman" w:eastAsia="Times New Roman" w:hAnsi="Times New Roman" w:cs="Times New Roman"/>
          <w:sz w:val="24"/>
          <w:szCs w:val="24"/>
        </w:rPr>
        <w:fldChar w:fldCharType="end"/>
      </w:r>
      <w:r w:rsidRPr="004B4ECC">
        <w:rPr>
          <w:rFonts w:ascii="Times New Roman" w:eastAsia="Times New Roman" w:hAnsi="Times New Roman" w:cs="Times New Roman"/>
          <w:sz w:val="24"/>
          <w:szCs w:val="24"/>
        </w:rPr>
        <w:t xml:space="preserve"> menjelaskan bahwa Fibonacci Retracement digunakan dalam analisis teknikal untuk menentukan level support dan resistance melalui titik swing high dan swing low. Namun, penggunaan Fibonacci secara tunggal belum cukup kuat, sehingga perlu didukung oleh indikator atau konfirmasi lain. Temuan ini mendukung perlunya materi konfirmasi entry dalam carousel edukasi Fibonacci Retracement. Oleh karena itu, materi ini membutuhkan media edukasi visual yang sederhana, runtut, dan mudah dipahami. Penelitian ini menggunakan pendekatan Design Thinking dalam proses perancangan carousel Instagram sebagai media edukasi Fibonacci Retracement. Design Thinking digunakan karena berfokus pada kebutuhan audiensi melalui tahapan empathize, define, ideate, prototype, dan test. Pendekatan ini membantu proses desain agar tidak hanya menarik secara visual, tetapi juga sesuai dengan masalah dan kebutuhan penggun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633/andharupa.v10i01.9665","ISSN":"2477-2852","abstract":"AbstrakKota Surakarta memiliki banyak peninggalan bersejarah, salah satunya adalah Museum Radya Pustaka. Museum Radya Pustaka merupakan museum pertama yang didirikan oleh bangsa Indonesia. Namun, masyarakat khususnya anak-anak belum banyak yang mengetahui nilai sejarah tersebut. Mengingat pengetahuan sejarah terutama sejarah lokal sejak dini sangat penting dalam memupuk dan membentuk karakter dan jati diri anak. Maka diperlukan media edukasi yang tepat untuk memperkenalkan sejarah Museum Radya Pustaka kepada anak. Penggunaan infografis banyak dilakukan dalam menyajikan informasi dalam bentuk visual, sehingga anak dapat lebih cepat memahami informasi yang disajikan. Infografis umumnya digunakan pada media poster untuk mempermudah penggambaran informasi. Perancangan ini menggunakan metode Design thinking yang mencakup serangkaian langkah yang berfokus pada pemahaman mendalam tentang pengguna, menciptakan pemikiran yang berpusat pada manusia, dan kemudian menguji solusi yang dihasilkan secara berulang. Terdapat lima tahapan yaitu emphatize, define, ideate, prototype, testing. Hasil yang didapatkan adalah terciptanya poster infografis yang berisi sejarah Museum Radya Pustaka. Dimana informasi mengenai sejarah museum yang komplekss, disajikan dalam bentuk infografis sehingga mempermudah anak 5-6 SD dalam memahami dan mengingat informasi yang disajikan. Kata Kunci: edukasi, infografis, Museum Radya Pustaka, sejarah AbstractThe city of Surakarta possesses numerous historical relics, one of which is the Radya Pustaka Museum. Radya Pustaka Museum stands as the first museum established by the Indonesian people. However, the community, especially children, are not fully aware of the historical significance. Considering that early exposure to history, particularly local history, is crucial in fostering and shaping the character and identity of children, a suitable educational medium is necessary to introduce the history of the Radya Pustaka Museum to them. The use of infographics is commonly employed in presenting information in visual form, enabling children to comprehend the presented information more rapidly. Infographics are generally utilized in poster media to facilitate the depiction of information. This design employs the Design thinking method, encompassing a series of steps that concentrate on a profound understanding of users, creating human-centered thinking, and subsequently testing the generated solutions iteratively. There are five stages: empathize,…","author":[{"dropping-particle":"","family":"Susanto","given":"Agus","non-dropping-particle":"","parse-names":false,"suffix":""},{"dropping-particle":"","family":"Riyanto","given":"Bedjo","non-dropping-particle":"","parse-names":false,"suffix":""},{"dropping-particle":"","family":"Ardianto","given":"Deny Tri","non-dropping-particle":"","parse-names":false,"suffix":""}],"container-title":"ANDHARUPA: Jurnal Desain Komunikasi Visual &amp; Multimedia","id":"ITEM-1","issue":"01","issued":{"date-parts":[["2024"]]},"page":"129-141","title":"Perancangan Infografis Sejarah Museum Radya Pustaka Sebagai Media Edukasi Anak Kelas 5-6 Sd","type":"article-journal","volume":"10"},"uris":["http://www.mendeley.com/documents/?uuid=5eaab947-8504-456f-8eb1-6726a684efb0"]}],"mendeley":{"formattedCitation":"(Susanto et al., 2024)","plainTextFormattedCitation":"(Susanto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B4ECC">
        <w:rPr>
          <w:rFonts w:ascii="Times New Roman" w:eastAsia="Times New Roman" w:hAnsi="Times New Roman" w:cs="Times New Roman"/>
          <w:noProof/>
          <w:sz w:val="24"/>
          <w:szCs w:val="24"/>
        </w:rPr>
        <w:t>(Susanto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4B4ECC">
        <w:rPr>
          <w:rFonts w:ascii="Times New Roman" w:eastAsia="Times New Roman" w:hAnsi="Times New Roman" w:cs="Times New Roman"/>
          <w:sz w:val="24"/>
          <w:szCs w:val="24"/>
        </w:rPr>
        <w:t>Dengan demikian, carousel Instagram yang dirancang diharapkan dapat membantu trader pemula memahami Fibonacci Retracement secara lebih jelas dan bertahap.</w:t>
      </w:r>
    </w:p>
    <w:p w14:paraId="777DE37F" w14:textId="77777777" w:rsidR="00E67132" w:rsidRDefault="00E67132" w:rsidP="005D7B3B">
      <w:pPr>
        <w:spacing w:after="0" w:line="360" w:lineRule="auto"/>
        <w:ind w:firstLine="562"/>
        <w:jc w:val="both"/>
        <w:rPr>
          <w:rFonts w:ascii="Times New Roman" w:eastAsia="Times New Roman" w:hAnsi="Times New Roman" w:cs="Times New Roman"/>
          <w:sz w:val="24"/>
          <w:szCs w:val="24"/>
        </w:rPr>
      </w:pPr>
    </w:p>
    <w:p w14:paraId="7C55FE68" w14:textId="75BAF32F" w:rsidR="00BB77EA" w:rsidRPr="00D754CB" w:rsidRDefault="00390012" w:rsidP="00D754CB">
      <w:pPr>
        <w:pStyle w:val="ListParagraph"/>
        <w:numPr>
          <w:ilvl w:val="0"/>
          <w:numId w:val="10"/>
        </w:numPr>
        <w:spacing w:after="0" w:line="360" w:lineRule="auto"/>
        <w:ind w:left="426" w:right="284" w:hanging="426"/>
        <w:rPr>
          <w:rFonts w:ascii="Times New Roman" w:eastAsia="Times New Roman" w:hAnsi="Times New Roman" w:cs="Times New Roman"/>
          <w:b/>
          <w:sz w:val="24"/>
          <w:szCs w:val="24"/>
        </w:rPr>
      </w:pPr>
      <w:r w:rsidRPr="00D754CB">
        <w:rPr>
          <w:rFonts w:ascii="Times New Roman" w:eastAsia="Times New Roman" w:hAnsi="Times New Roman" w:cs="Times New Roman"/>
          <w:b/>
          <w:sz w:val="24"/>
          <w:szCs w:val="24"/>
        </w:rPr>
        <w:t>METODE PENELITIAN</w:t>
      </w:r>
    </w:p>
    <w:p w14:paraId="1C20B330" w14:textId="2A5BE97F" w:rsidR="00E67132" w:rsidRDefault="009864EC" w:rsidP="00D754CB">
      <w:pPr>
        <w:spacing w:after="0" w:line="360" w:lineRule="auto"/>
        <w:ind w:firstLine="562"/>
        <w:jc w:val="both"/>
        <w:rPr>
          <w:rFonts w:ascii="Times New Roman" w:eastAsia="Times New Roman" w:hAnsi="Times New Roman" w:cs="Times New Roman"/>
          <w:sz w:val="24"/>
          <w:szCs w:val="24"/>
        </w:rPr>
      </w:pPr>
      <w:r w:rsidRPr="009864EC">
        <w:rPr>
          <w:rFonts w:ascii="Times New Roman" w:eastAsia="Times New Roman" w:hAnsi="Times New Roman" w:cs="Times New Roman"/>
          <w:sz w:val="24"/>
          <w:szCs w:val="24"/>
        </w:rPr>
        <w:t>Penelitian ini menggunakan metode Design Thinking untuk merancang carousel Instagram sebagai media edukasi Fibonacci Retracement pada trading forex. Metode ini diterapkan melalui lima tahap, yaitu Empathize, Define, Ideate, Prototype, dan Test.</w:t>
      </w:r>
      <w:r>
        <w:rPr>
          <w:rFonts w:ascii="Times New Roman" w:eastAsia="Times New Roman" w:hAnsi="Times New Roman" w:cs="Times New Roman"/>
          <w:sz w:val="24"/>
          <w:szCs w:val="24"/>
        </w:rPr>
        <w:t xml:space="preserve"> </w:t>
      </w:r>
      <w:r w:rsidR="00533D95">
        <w:rPr>
          <w:rFonts w:ascii="Times New Roman" w:eastAsia="Times New Roman" w:hAnsi="Times New Roman" w:cs="Times New Roman"/>
          <w:sz w:val="24"/>
          <w:szCs w:val="24"/>
        </w:rPr>
        <w:fldChar w:fldCharType="begin" w:fldLock="1"/>
      </w:r>
      <w:r w:rsidR="00533D95">
        <w:rPr>
          <w:rFonts w:ascii="Times New Roman" w:eastAsia="Times New Roman" w:hAnsi="Times New Roman" w:cs="Times New Roman"/>
          <w:sz w:val="24"/>
          <w:szCs w:val="24"/>
        </w:rPr>
        <w:instrText>ADDIN CSL_CITATION {"citationItems":[{"id":"ITEM-1","itemData":{"DOI":"10.30998/vh.v6i1.8881","ISSN":"2798-4656","abstract":"The Heart is one of the critical organs in the human body for circulating blood. That must be maintained and cared for by each individual so that activities can run optimally. However, many people are less concerned about their heart health, especially those aged 18-22 years who are less aware of how to care for them. This research was conducted to design practical illustrations microblogs on the Instagram platform for ages 18-22 years by discussing general theories around heart health. This design was carried out by collecting primary and secondary data, namely interviews with cardiologists and psychologists, and several sources such as books, journals and the internet. This design stage uses design thinking with five stages: empathize, define, ideate, prototype, and test. The final result of this design is in the form of microblog content in an Instagram account, namely jantung.sahabatku. With ninety primary media, Instagram feeds, three sets of Instagram stories, three sets of Instagram reels, two Instagram filters and three Instagram gifs as for digital and print media to support the primary media, namely smartphone wallpapers, WhatsApp stickers, tumblers, notebooks, key chains, tote bags, t-shirts, x-banner, sticker and fridge magnet. This design aims to increase awareness and concern for 18-22-year-olds to maintain better heart health.","author":[{"dropping-particle":"","family":"Bangsawan","given":"Arjuna","non-dropping-particle":"","parse-names":false,"suffix":""},{"dropping-particle":"","family":"Noviadji","given":"Benny Rahmawan","non-dropping-particle":"","parse-names":false,"suffix":""},{"dropping-particle":"","family":"Spanic","given":"Brenda Aprilia","non-dropping-particle":"","parse-names":false,"suffix":""}],"container-title":"Visual Heritage: Jurnal Kreasi Seni dan Budaya","id":"ITEM-1","issue":"1","issued":{"date-parts":[["2023"]]},"page":"60-68","title":"Perancangan Microblog Instagram Tentang Kesehatan Jantung Untuk Usia 18-22 Tahun","type":"article-journal","volume":"6"},"uris":["http://www.mendeley.com/documents/?uuid=0f716c40-c4f0-4114-9bd3-9e46338e4ed3"]}],"mendeley":{"formattedCitation":"(Bangsawan et al., 2023)","plainTextFormattedCitation":"(Bangsawan et al., 2023)","previouslyFormattedCitation":"(Bangsawan et al., 2023)"},"properties":{"noteIndex":0},"schema":"https://github.com/citation-style-language/schema/raw/master/csl-citation.json"}</w:instrText>
      </w:r>
      <w:r w:rsidR="00533D95">
        <w:rPr>
          <w:rFonts w:ascii="Times New Roman" w:eastAsia="Times New Roman" w:hAnsi="Times New Roman" w:cs="Times New Roman"/>
          <w:sz w:val="24"/>
          <w:szCs w:val="24"/>
        </w:rPr>
        <w:fldChar w:fldCharType="separate"/>
      </w:r>
      <w:r w:rsidR="00533D95" w:rsidRPr="00533D95">
        <w:rPr>
          <w:rFonts w:ascii="Times New Roman" w:eastAsia="Times New Roman" w:hAnsi="Times New Roman" w:cs="Times New Roman"/>
          <w:noProof/>
          <w:sz w:val="24"/>
          <w:szCs w:val="24"/>
        </w:rPr>
        <w:t>(Bangsawan et al., 2023)</w:t>
      </w:r>
      <w:r w:rsidR="00533D95">
        <w:rPr>
          <w:rFonts w:ascii="Times New Roman" w:eastAsia="Times New Roman" w:hAnsi="Times New Roman" w:cs="Times New Roman"/>
          <w:sz w:val="24"/>
          <w:szCs w:val="24"/>
        </w:rPr>
        <w:fldChar w:fldCharType="end"/>
      </w:r>
      <w:r w:rsidR="00533D95">
        <w:rPr>
          <w:rFonts w:ascii="Times New Roman" w:eastAsia="Times New Roman" w:hAnsi="Times New Roman" w:cs="Times New Roman"/>
          <w:sz w:val="24"/>
          <w:szCs w:val="24"/>
        </w:rPr>
        <w:t xml:space="preserve"> </w:t>
      </w:r>
      <w:r w:rsidR="00533D95" w:rsidRPr="00533D95">
        <w:rPr>
          <w:rFonts w:ascii="Times New Roman" w:eastAsia="Times New Roman" w:hAnsi="Times New Roman" w:cs="Times New Roman"/>
          <w:sz w:val="24"/>
          <w:szCs w:val="24"/>
        </w:rPr>
        <w:t xml:space="preserve"> juga menggunakan metode Design Thinking dalam perancangan microblog Instagram melalui tahap empathize, define, ideate, prototype, dan test. Penelitian tersebut relevan karena menunjukkan bahwa Design Thinking dapat membantu proses perancangan media edukasi digital berdasarkan kebutuhan audiensi.</w:t>
      </w:r>
      <w:r w:rsidR="00533D95">
        <w:rPr>
          <w:rFonts w:ascii="Times New Roman" w:eastAsia="Times New Roman" w:hAnsi="Times New Roman" w:cs="Times New Roman"/>
          <w:sz w:val="24"/>
          <w:szCs w:val="24"/>
        </w:rPr>
        <w:t xml:space="preserve"> </w:t>
      </w:r>
      <w:r w:rsidR="00CF11A2" w:rsidRPr="00CF11A2">
        <w:rPr>
          <w:rFonts w:ascii="Times New Roman" w:eastAsia="Times New Roman" w:hAnsi="Times New Roman" w:cs="Times New Roman"/>
          <w:sz w:val="24"/>
          <w:szCs w:val="24"/>
        </w:rPr>
        <w:t>Penelitian ini menggunakan pendekatan deskriptif kualitatif dengan dukungan data kuantitatif sederhana. Data diperoleh melalui studi literatur, observasi konten Instagram, penggalian kebutuhan audiensi, dan kuesioner. Sampel dipilih secara purposive, yaitu pengguna Instagram yang tertarik pada trading forex dan mempelajari dasar analisis teknikal.</w:t>
      </w:r>
      <w:r w:rsidR="00CF11A2">
        <w:rPr>
          <w:rFonts w:ascii="Times New Roman" w:eastAsia="Times New Roman" w:hAnsi="Times New Roman" w:cs="Times New Roman"/>
          <w:sz w:val="24"/>
          <w:szCs w:val="24"/>
        </w:rPr>
        <w:t xml:space="preserve"> </w:t>
      </w:r>
      <w:r w:rsidR="00CF11A2" w:rsidRPr="00CF11A2">
        <w:rPr>
          <w:rFonts w:ascii="Times New Roman" w:eastAsia="Times New Roman" w:hAnsi="Times New Roman" w:cs="Times New Roman"/>
          <w:sz w:val="24"/>
          <w:szCs w:val="24"/>
        </w:rPr>
        <w:t xml:space="preserve">Instrumen penelitian terdiri atas observasi dan kuesioner. Observasi digunakan untuk mengkaji visual dan format konten edukasi trading, sedangkan kuesioner digunakan untuk menilai keterbacaan, kejelasan </w:t>
      </w:r>
      <w:r w:rsidR="00CF11A2" w:rsidRPr="00CF11A2">
        <w:rPr>
          <w:rFonts w:ascii="Times New Roman" w:eastAsia="Times New Roman" w:hAnsi="Times New Roman" w:cs="Times New Roman"/>
          <w:sz w:val="24"/>
          <w:szCs w:val="24"/>
        </w:rPr>
        <w:lastRenderedPageBreak/>
        <w:t xml:space="preserve">informasi, daya tarik visual, konsistensi desain, pemahaman materi, dan kelayakan carousel. Data dianalisis secara deskriptif melalui temuan kualitatif dan persentase atau nilai rata-rata kuesioner. Alur penelitian mengikuti lima tahap Design Thinking dan menghasilkan prototype enam slide carousel Instagram yang diuji kepada target audiensi, seperti ditunjukkan pada </w:t>
      </w:r>
      <w:r w:rsidR="002B08A7">
        <w:rPr>
          <w:rFonts w:ascii="Times New Roman" w:eastAsia="Times New Roman" w:hAnsi="Times New Roman" w:cs="Times New Roman"/>
          <w:noProof/>
          <w:sz w:val="24"/>
          <w:szCs w:val="24"/>
        </w:rPr>
        <w:drawing>
          <wp:anchor distT="0" distB="0" distL="114300" distR="114300" simplePos="0" relativeHeight="251667456" behindDoc="0" locked="0" layoutInCell="1" allowOverlap="1" wp14:anchorId="4CBE0363" wp14:editId="252043D6">
            <wp:simplePos x="0" y="0"/>
            <wp:positionH relativeFrom="margin">
              <wp:align>center</wp:align>
            </wp:positionH>
            <wp:positionV relativeFrom="paragraph">
              <wp:posOffset>1286510</wp:posOffset>
            </wp:positionV>
            <wp:extent cx="3888105" cy="1998345"/>
            <wp:effectExtent l="0" t="0" r="0" b="1905"/>
            <wp:wrapTopAndBottom/>
            <wp:docPr id="1835955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55632"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8105" cy="1998345"/>
                    </a:xfrm>
                    <a:prstGeom prst="rect">
                      <a:avLst/>
                    </a:prstGeom>
                  </pic:spPr>
                </pic:pic>
              </a:graphicData>
            </a:graphic>
            <wp14:sizeRelH relativeFrom="margin">
              <wp14:pctWidth>0</wp14:pctWidth>
            </wp14:sizeRelH>
            <wp14:sizeRelV relativeFrom="margin">
              <wp14:pctHeight>0</wp14:pctHeight>
            </wp14:sizeRelV>
          </wp:anchor>
        </w:drawing>
      </w:r>
      <w:r w:rsidR="00CF11A2" w:rsidRPr="00CF11A2">
        <w:rPr>
          <w:rFonts w:ascii="Times New Roman" w:eastAsia="Times New Roman" w:hAnsi="Times New Roman" w:cs="Times New Roman"/>
          <w:sz w:val="24"/>
          <w:szCs w:val="24"/>
        </w:rPr>
        <w:t>Gambar 1.</w:t>
      </w:r>
    </w:p>
    <w:p w14:paraId="0B45000C" w14:textId="3FAB5154" w:rsidR="00E67132" w:rsidRDefault="00EE6FF2" w:rsidP="00D754C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ambar 1. </w:t>
      </w:r>
      <w:r>
        <w:rPr>
          <w:rFonts w:ascii="Times New Roman" w:eastAsia="Times New Roman" w:hAnsi="Times New Roman" w:cs="Times New Roman"/>
          <w:sz w:val="24"/>
          <w:szCs w:val="24"/>
        </w:rPr>
        <w:t>Alur Penelitian dengan Metode Design Thinking</w:t>
      </w:r>
    </w:p>
    <w:p w14:paraId="2FAA7F59" w14:textId="77777777" w:rsidR="00D754CB" w:rsidRDefault="00D754CB" w:rsidP="00D754CB">
      <w:pPr>
        <w:spacing w:after="0" w:line="360" w:lineRule="auto"/>
        <w:jc w:val="center"/>
        <w:rPr>
          <w:rFonts w:ascii="Times New Roman" w:eastAsia="Times New Roman" w:hAnsi="Times New Roman" w:cs="Times New Roman"/>
          <w:sz w:val="24"/>
          <w:szCs w:val="24"/>
        </w:rPr>
      </w:pPr>
    </w:p>
    <w:p w14:paraId="501BADAF" w14:textId="659F1AD6" w:rsidR="00BB77EA" w:rsidRPr="00D754CB" w:rsidRDefault="00390012" w:rsidP="00D754CB">
      <w:pPr>
        <w:pStyle w:val="ListParagraph"/>
        <w:numPr>
          <w:ilvl w:val="0"/>
          <w:numId w:val="10"/>
        </w:numPr>
        <w:spacing w:after="0" w:line="360" w:lineRule="auto"/>
        <w:ind w:left="426" w:right="284" w:hanging="426"/>
        <w:rPr>
          <w:rFonts w:ascii="Times New Roman" w:eastAsia="Times New Roman" w:hAnsi="Times New Roman" w:cs="Times New Roman"/>
          <w:b/>
          <w:sz w:val="24"/>
          <w:szCs w:val="24"/>
        </w:rPr>
      </w:pPr>
      <w:r w:rsidRPr="00D754CB">
        <w:rPr>
          <w:rFonts w:ascii="Times New Roman" w:eastAsia="Times New Roman" w:hAnsi="Times New Roman" w:cs="Times New Roman"/>
          <w:b/>
          <w:sz w:val="24"/>
          <w:szCs w:val="24"/>
        </w:rPr>
        <w:t xml:space="preserve">HASIL DAN PEMBAHASAN </w:t>
      </w:r>
    </w:p>
    <w:p w14:paraId="43FDF8DD" w14:textId="0A79FDBB" w:rsidR="00C63C6B" w:rsidRDefault="00C63C6B" w:rsidP="005D7B3B">
      <w:pPr>
        <w:spacing w:after="0" w:line="360" w:lineRule="auto"/>
        <w:ind w:right="28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hap </w:t>
      </w:r>
      <w:r w:rsidRPr="00D754CB">
        <w:rPr>
          <w:rFonts w:ascii="Times New Roman" w:eastAsia="Times New Roman" w:hAnsi="Times New Roman" w:cs="Times New Roman"/>
          <w:b/>
          <w:i/>
          <w:iCs/>
          <w:sz w:val="24"/>
          <w:szCs w:val="24"/>
        </w:rPr>
        <w:t>Empathize</w:t>
      </w:r>
    </w:p>
    <w:p w14:paraId="32E620FA" w14:textId="56E64D3A" w:rsidR="00CF11A2" w:rsidRDefault="009258BD" w:rsidP="005D7B3B">
      <w:pPr>
        <w:spacing w:after="0" w:line="360" w:lineRule="auto"/>
        <w:ind w:right="284" w:firstLine="720"/>
        <w:jc w:val="both"/>
        <w:rPr>
          <w:rFonts w:ascii="Times New Roman" w:eastAsia="Times New Roman" w:hAnsi="Times New Roman" w:cs="Times New Roman"/>
          <w:bCs/>
          <w:sz w:val="24"/>
          <w:szCs w:val="24"/>
        </w:rPr>
      </w:pPr>
      <w:r w:rsidRPr="002341B5">
        <w:rPr>
          <w:rFonts w:ascii="Times New Roman" w:eastAsia="Times New Roman" w:hAnsi="Times New Roman" w:cs="Times New Roman"/>
          <w:bCs/>
          <w:sz w:val="24"/>
          <w:szCs w:val="24"/>
        </w:rPr>
        <w:t>Obeservasi Konten Edukasi di Instagram</w:t>
      </w:r>
      <w:r w:rsidR="002341B5">
        <w:rPr>
          <w:rFonts w:ascii="Times New Roman" w:eastAsia="Times New Roman" w:hAnsi="Times New Roman" w:cs="Times New Roman"/>
          <w:bCs/>
          <w:sz w:val="24"/>
          <w:szCs w:val="24"/>
        </w:rPr>
        <w:t>, p</w:t>
      </w:r>
      <w:r w:rsidRPr="009258BD">
        <w:rPr>
          <w:rFonts w:ascii="Times New Roman" w:eastAsia="Times New Roman" w:hAnsi="Times New Roman" w:cs="Times New Roman"/>
          <w:bCs/>
          <w:sz w:val="24"/>
          <w:szCs w:val="24"/>
        </w:rPr>
        <w:t>eneliti</w:t>
      </w:r>
      <w:r>
        <w:rPr>
          <w:rFonts w:ascii="Times New Roman" w:eastAsia="Times New Roman" w:hAnsi="Times New Roman" w:cs="Times New Roman"/>
          <w:bCs/>
          <w:sz w:val="24"/>
          <w:szCs w:val="24"/>
        </w:rPr>
        <w:t xml:space="preserve"> </w:t>
      </w:r>
      <w:r w:rsidRPr="009258BD">
        <w:rPr>
          <w:rFonts w:ascii="Times New Roman" w:eastAsia="Times New Roman" w:hAnsi="Times New Roman" w:cs="Times New Roman"/>
          <w:bCs/>
          <w:sz w:val="24"/>
          <w:szCs w:val="24"/>
        </w:rPr>
        <w:t xml:space="preserve">mengamati akun-akun edukasi trading di Instagram </w:t>
      </w:r>
      <w:r>
        <w:rPr>
          <w:rFonts w:ascii="Times New Roman" w:eastAsia="Times New Roman" w:hAnsi="Times New Roman" w:cs="Times New Roman"/>
          <w:bCs/>
          <w:sz w:val="24"/>
          <w:szCs w:val="24"/>
        </w:rPr>
        <w:t xml:space="preserve">salah satunya adalah </w:t>
      </w:r>
      <w:r w:rsidRPr="009258BD">
        <w:rPr>
          <w:rFonts w:ascii="Times New Roman" w:eastAsia="Times New Roman" w:hAnsi="Times New Roman" w:cs="Times New Roman"/>
          <w:bCs/>
          <w:sz w:val="24"/>
          <w:szCs w:val="24"/>
        </w:rPr>
        <w:t>@dosentrader, @edhomasedo, dan @hsb.investasi</w:t>
      </w:r>
      <w:r>
        <w:rPr>
          <w:rFonts w:ascii="Times New Roman" w:eastAsia="Times New Roman" w:hAnsi="Times New Roman" w:cs="Times New Roman"/>
          <w:bCs/>
          <w:sz w:val="24"/>
          <w:szCs w:val="24"/>
        </w:rPr>
        <w:t xml:space="preserve">, </w:t>
      </w:r>
      <w:r w:rsidRPr="009258BD">
        <w:rPr>
          <w:rFonts w:ascii="Times New Roman" w:eastAsia="Times New Roman" w:hAnsi="Times New Roman" w:cs="Times New Roman"/>
          <w:bCs/>
          <w:sz w:val="24"/>
          <w:szCs w:val="24"/>
        </w:rPr>
        <w:t>untuk memahami format gaya visual, dan penyampaian materi yang disukai audiensi. Obeservasi ini bertujuan untuk mengenali praktik terbaik dalam menyajikan konten edukatif secara visual</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bstract":"Penelitian ini bertujuan untuk merancang unggahan carousel pada platform Instagram sebagai media edukasi dan promosi bagi Azria Vet Care. Latar belakang penelitian ini berangkat dari rendahnya kualitas visual dan konsistensi identitas pada konten promosi sebelumnya, sehingga diperlukan perancangan media yang lebih komunikatif, informatif, dan menarik. Penelitian ini menggunakan metode kualitatif dengan teknik observasi dan wawancara terhadap pemilik Azria Vet Care untuk menggali kebutuhan informasi serta karakteristik audiens. Hasil penelitian menunjukkan bahwa perancangan unggahan carousel dengan konsep visual modern dan ceria mampu meningkatkan daya tarik serta memperkuat citra profesional dan kekeluargaan petshop. Penerapan kombinasi warna biru dan merah muda, tipografi handwriting dan sans-serif, serta elemen grafis berbentuk benang yang menyerupai hewan berhasil merepresentasikan nilai kepedulian dan kehangatan. Selain berfungsi sebagai media promosi, konten edukatif mengenai pentingnya vaksinasi dan perawatan hewan peliharaan terbukti dapat meningkatkan kesadaran pemilik hewan terhadap kesehatan hewan peliharaannya. Dengan demikian, Instagram carousel terbukti efektif sebagai media komunikasi visual yang tidak hanya memperluas jangkauan promosi, tetapi juga mengedukasi audiens secara interaktif. Kata kunci: Desain komunikasi visual, Instagram carousel, edukasi, promosi, Azria Vet Care","author":[{"dropping-particle":"","family":"Irnanda, Daniar, Sutejo","given":"","non-dropping-particle":"","parse-names":false,"suffix":""}],"container-title":"Arus Jurnal Sosial dan Humaniora (AJSH)","id":"ITEM-1","issue":"3","issued":{"date-parts":[["2025"]]},"title":"Perancangan Unggahan Carousel Sebagai Media Edukasi dan Promosi dalam Instagram Petshop Azria Vet Care","type":"article-journal","volume":"5"},"uris":["http://www.mendeley.com/documents/?uuid=89dbada1-b51f-485d-9620-7a6f7f7b768c"]}],"mendeley":{"formattedCitation":"(Irnanda, Daniar, Sutejo, 2025)","plainTextFormattedCitation":"(Irnanda, Daniar, Sutejo, 2025)","previouslyFormattedCitation":"(Irnanda, Daniar, Sutejo, 2025)"},"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9258BD">
        <w:rPr>
          <w:rFonts w:ascii="Times New Roman" w:eastAsia="Times New Roman" w:hAnsi="Times New Roman" w:cs="Times New Roman"/>
          <w:bCs/>
          <w:noProof/>
          <w:sz w:val="24"/>
          <w:szCs w:val="24"/>
        </w:rPr>
        <w:t>(Irnanda, Daniar, Sutejo, 202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sidR="00283231">
        <w:rPr>
          <w:rFonts w:ascii="Times New Roman" w:eastAsia="Times New Roman" w:hAnsi="Times New Roman" w:cs="Times New Roman"/>
          <w:bCs/>
          <w:sz w:val="24"/>
          <w:szCs w:val="24"/>
        </w:rPr>
        <w:t xml:space="preserve"> </w:t>
      </w:r>
      <w:r w:rsidRPr="002341B5">
        <w:rPr>
          <w:rFonts w:ascii="Times New Roman" w:eastAsia="Times New Roman" w:hAnsi="Times New Roman" w:cs="Times New Roman"/>
          <w:bCs/>
          <w:sz w:val="24"/>
          <w:szCs w:val="24"/>
        </w:rPr>
        <w:t>Analisis Kebutuhan Informasi Audiensi</w:t>
      </w:r>
      <w:r w:rsidR="002341B5">
        <w:rPr>
          <w:rFonts w:ascii="Times New Roman" w:eastAsia="Times New Roman" w:hAnsi="Times New Roman" w:cs="Times New Roman"/>
          <w:bCs/>
          <w:sz w:val="24"/>
          <w:szCs w:val="24"/>
        </w:rPr>
        <w:t xml:space="preserve">, </w:t>
      </w:r>
      <w:r w:rsidRPr="009258BD">
        <w:rPr>
          <w:rFonts w:ascii="Times New Roman" w:eastAsia="Times New Roman" w:hAnsi="Times New Roman" w:cs="Times New Roman"/>
          <w:bCs/>
          <w:sz w:val="24"/>
          <w:szCs w:val="24"/>
        </w:rPr>
        <w:t xml:space="preserve">banyak audiens mengalami kesulitan dalam memahami level Fibonacci, penentuan swing high dan swing low, serta penerapan entry di pasar nyata. Studi terkait menunjukan bahwa media visual yang infromatif dan konsiten meningkatkan pemahaman audiensi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bstract":"Penelitian ini bertujuan untuk menganalisis peran desain grafis sebagai media komunikasi visual dalam menyampaikan pesan dakwah melalui akun Instagram @uinradenintan. Perkembangan media digital mendorong transformasi metode dakwah yang tidak hanya berbasis teks, tetapi juga visual yang lebih menarik dan komunikatif. Penelitian ini menggunakan pendekatan kualitatif dengan metode deskriptif. Data diperoleh melalui wawancara, observasi, dan dokumentasi terhadap konten unggahan pada periode Januari hingga Maret 2025. Analisis data dilakukan menggunakan model interaktif Miles dan Huberman serta diperkuat dengan pendekatan komunikasi visual dan semiotika untuk memahami konstruksi makna dalam elemen visual. Hasil penelitian menunjukkan bahwa desain grafis memiliki peran penting dalam meningkatkan daya tarik, memperjelas pesan, serta mempermudah pemahaman audiens terhadap konten dakwah. Elemen visual seperti warna, tipografi, ilustrasi, dan tata letak digunakan secara strategis untuk menyederhanakan pesan keagamaan yang kompleks menjadi lebih ringkas dan komunikatif. Selain itu, konsistensi desain membentuk identitas visual yang khas sehingga meningkatkan kredibilitas akun sebagai media dakwah institusional. Penelitian ini menegaskan bahwa desain grafis tidak hanya berfungsi sebagai elemen estetika, tetapi juga sebagai media komunikasi visual yang mampu mengonstruksi makna dan memperkuat efektivitas dakwah digital. Kata","author":[{"dropping-particle":"","family":"Wijaya","given":"Dimas Erlan","non-dropping-particle":"","parse-names":false,"suffix":""},{"dropping-particle":"","family":"Nasor","given":"Muhammad","non-dropping-particle":"","parse-names":false,"suffix":""},{"dropping-particle":"","family":"Istiani","given":"Ade Nur","non-dropping-particle":"","parse-names":false,"suffix":""}],"container-title":"Jurnal Ilmu Komunikasi (J-IKA)","id":"ITEM-1","issue":"1","issued":{"date-parts":[["2026"]]},"page":"60-68","title":"Jurnal Ilmu Komunikasi Desain Grafis sebagai Media Dakwah Digital : Analisis Komunikasi Visual pada Akun Instagram @ uinradenintan","type":"article-journal","volume":"13"},"uris":["http://www.mendeley.com/documents/?uuid=59070685-a44d-4315-8d1f-4240a8ecd882"]}],"mendeley":{"formattedCitation":"(Wijaya et al., 2026)","plainTextFormattedCitation":"(Wijaya et al., 2026)","previouslyFormattedCitation":"(Wijaya et al., 2026)"},"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9258BD">
        <w:rPr>
          <w:rFonts w:ascii="Times New Roman" w:eastAsia="Times New Roman" w:hAnsi="Times New Roman" w:cs="Times New Roman"/>
          <w:bCs/>
          <w:noProof/>
          <w:sz w:val="24"/>
          <w:szCs w:val="24"/>
        </w:rPr>
        <w:t>(Wijaya et al., 202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sidRPr="009258BD">
        <w:rPr>
          <w:rFonts w:ascii="Times New Roman" w:eastAsia="Times New Roman" w:hAnsi="Times New Roman" w:cs="Times New Roman"/>
          <w:bCs/>
          <w:sz w:val="24"/>
          <w:szCs w:val="24"/>
        </w:rPr>
        <w:t xml:space="preserve"> </w:t>
      </w:r>
      <w:r w:rsidR="00283231">
        <w:rPr>
          <w:rFonts w:ascii="Times New Roman" w:eastAsia="Times New Roman" w:hAnsi="Times New Roman" w:cs="Times New Roman"/>
          <w:bCs/>
          <w:sz w:val="24"/>
          <w:szCs w:val="24"/>
        </w:rPr>
        <w:t xml:space="preserve"> </w:t>
      </w:r>
      <w:r w:rsidRPr="002341B5">
        <w:rPr>
          <w:rFonts w:ascii="Times New Roman" w:eastAsia="Times New Roman" w:hAnsi="Times New Roman" w:cs="Times New Roman"/>
          <w:bCs/>
          <w:sz w:val="24"/>
          <w:szCs w:val="24"/>
        </w:rPr>
        <w:t>Karakteristik Audiens</w:t>
      </w:r>
      <w:r w:rsidR="002341B5">
        <w:rPr>
          <w:rFonts w:ascii="Times New Roman" w:eastAsia="Times New Roman" w:hAnsi="Times New Roman" w:cs="Times New Roman"/>
          <w:bCs/>
          <w:sz w:val="24"/>
          <w:szCs w:val="24"/>
        </w:rPr>
        <w:t xml:space="preserve">, </w:t>
      </w:r>
      <w:r w:rsidRPr="009258BD">
        <w:rPr>
          <w:rFonts w:ascii="Times New Roman" w:eastAsia="Times New Roman" w:hAnsi="Times New Roman" w:cs="Times New Roman"/>
          <w:bCs/>
          <w:sz w:val="24"/>
          <w:szCs w:val="24"/>
        </w:rPr>
        <w:t>Audiens target cenderung dinamis, interaktif, dan familiar dengan konten digital, khususnya Instagram</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bstract":"Penelitian ini bertujuan untuk merancang unggahan carousel pada platform Instagram sebagai media edukasi dan promosi bagi Azria Vet Care. Latar belakang penelitian ini berangkat dari rendahnya kualitas visual dan konsistensi identitas pada konten promosi sebelumnya, sehingga diperlukan perancangan media yang lebih komunikatif, informatif, dan menarik. Penelitian ini menggunakan metode kualitatif dengan teknik observasi dan wawancara terhadap pemilik Azria Vet Care untuk menggali kebutuhan informasi serta karakteristik audiens. Hasil penelitian menunjukkan bahwa perancangan unggahan carousel dengan konsep visual modern dan ceria mampu meningkatkan daya tarik serta memperkuat citra profesional dan kekeluargaan petshop. Penerapan kombinasi warna biru dan merah muda, tipografi handwriting dan sans-serif, serta elemen grafis berbentuk benang yang menyerupai hewan berhasil merepresentasikan nilai kepedulian dan kehangatan. Selain berfungsi sebagai media promosi, konten edukatif mengenai pentingnya vaksinasi dan perawatan hewan peliharaan terbukti dapat meningkatkan kesadaran pemilik hewan terhadap kesehatan hewan peliharaannya. Dengan demikian, Instagram carousel terbukti efektif sebagai media komunikasi visual yang tidak hanya memperluas jangkauan promosi, tetapi juga mengedukasi audiens secara interaktif. Kata kunci: Desain komunikasi visual, Instagram carousel, edukasi, promosi, Azria Vet Care","author":[{"dropping-particle":"","family":"Irnanda, Daniar, Sutejo","given":"","non-dropping-particle":"","parse-names":false,"suffix":""}],"container-title":"Arus Jurnal Sosial dan Humaniora (AJSH)","id":"ITEM-1","issue":"3","issued":{"date-parts":[["2025"]]},"title":"Perancangan Unggahan Carousel Sebagai Media Edukasi dan Promosi dalam Instagram Petshop Azria Vet Care","type":"article-journal","volume":"5"},"uris":["http://www.mendeley.com/documents/?uuid=89dbada1-b51f-485d-9620-7a6f7f7b768c"]}],"mendeley":{"formattedCitation":"(Irnanda, Daniar, Sutejo, 2025)","plainTextFormattedCitation":"(Irnanda, Daniar, Sutejo, 2025)","previouslyFormattedCitation":"(Irnanda, Daniar, Sutejo, 2025)"},"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9258BD">
        <w:rPr>
          <w:rFonts w:ascii="Times New Roman" w:eastAsia="Times New Roman" w:hAnsi="Times New Roman" w:cs="Times New Roman"/>
          <w:bCs/>
          <w:noProof/>
          <w:sz w:val="24"/>
          <w:szCs w:val="24"/>
        </w:rPr>
        <w:t>(Irnanda, Daniar, Sutejo, 2025)</w:t>
      </w:r>
      <w:r>
        <w:rPr>
          <w:rFonts w:ascii="Times New Roman" w:eastAsia="Times New Roman" w:hAnsi="Times New Roman" w:cs="Times New Roman"/>
          <w:bCs/>
          <w:sz w:val="24"/>
          <w:szCs w:val="24"/>
        </w:rPr>
        <w:fldChar w:fldCharType="end"/>
      </w:r>
      <w:r w:rsidRPr="009258BD">
        <w:rPr>
          <w:rFonts w:ascii="Times New Roman" w:eastAsia="Times New Roman" w:hAnsi="Times New Roman" w:cs="Times New Roman"/>
          <w:bCs/>
          <w:sz w:val="24"/>
          <w:szCs w:val="24"/>
        </w:rPr>
        <w:t>. Infromasi yang kompleks lebih mudah dipahami jika disajikan secara bertahap dan visual. Carousel Instagram dipilih karena memungkinkan penyampaian materi berurutan, sehingga aduensi dapat mempelajari langkah-langkah trading  secara setematis</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sidR="0088296B">
        <w:rPr>
          <w:rFonts w:ascii="Times New Roman" w:eastAsia="Times New Roman" w:hAnsi="Times New Roman" w:cs="Times New Roman"/>
          <w:bCs/>
          <w:sz w:val="24"/>
          <w:szCs w:val="24"/>
        </w:rPr>
        <w:instrText>ADDIN CSL_CITATION {"citationItems":[{"id":"ITEM-1","itemData":{"author":[{"dropping-particle":"","family":"Almira","given":"Rahmania","non-dropping-particle":"","parse-names":false,"suffix":""},{"dropping-particle":"","family":"Surahman","given":"Adi","non-dropping-particle":"","parse-names":false,"suffix":""},{"dropping-particle":"","family":"Riansyah","given":"Muhammad Ikhwan","non-dropping-particle":"","parse-names":false,"suffix":""},{"dropping-particle":"Al","family":"Haq","given":"Daffa","non-dropping-particle":"","parse-names":false,"suffix":""}],"id":"ITEM-1","issued":{"date-parts":[["2026"]]},"page":"229-237","title":"Perancangan Media Sosial Sebagai Sumber Informasi Tumbuh Kembang Anak bagi Orang Tua Muda","type":"article-journal"},"uris":["http://www.mendeley.com/documents/?uuid=c40147d8-cb4a-49be-b6c6-36fead922726"]}],"mendeley":{"formattedCitation":"(Almira et al., 2026)","plainTextFormattedCitation":"(Almira et al., 2026)","previouslyFormattedCitation":"(Almira et al., 2026)"},"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9258BD">
        <w:rPr>
          <w:rFonts w:ascii="Times New Roman" w:eastAsia="Times New Roman" w:hAnsi="Times New Roman" w:cs="Times New Roman"/>
          <w:bCs/>
          <w:noProof/>
          <w:sz w:val="24"/>
          <w:szCs w:val="24"/>
        </w:rPr>
        <w:t>(Almira et al., 202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AC4337" w:rsidRPr="00AC4337">
        <w:rPr>
          <w:rFonts w:ascii="Times New Roman" w:eastAsia="Times New Roman" w:hAnsi="Times New Roman" w:cs="Times New Roman"/>
          <w:bCs/>
          <w:sz w:val="24"/>
          <w:szCs w:val="24"/>
        </w:rPr>
        <w:t>Audiensi membutuhkan media edukasi yang menarik dan mudah dipahami. Materi Fibonacci Retracement perlu disajikan sederhana melalui ilustrasi, diagram, dan alur bertahap. Carousel Instagram efektif karena mampu menyampaikan materi secara ringkas dalam satu postingan.</w:t>
      </w:r>
    </w:p>
    <w:p w14:paraId="5A1D7570" w14:textId="4B614533" w:rsidR="00B84087" w:rsidRDefault="00B84087" w:rsidP="005D7B3B">
      <w:pPr>
        <w:spacing w:after="0" w:line="360" w:lineRule="auto"/>
        <w:ind w:right="28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hap </w:t>
      </w:r>
      <w:r w:rsidRPr="00D754CB">
        <w:rPr>
          <w:rFonts w:ascii="Times New Roman" w:eastAsia="Times New Roman" w:hAnsi="Times New Roman" w:cs="Times New Roman"/>
          <w:b/>
          <w:i/>
          <w:iCs/>
          <w:sz w:val="24"/>
          <w:szCs w:val="24"/>
        </w:rPr>
        <w:t>Define</w:t>
      </w:r>
    </w:p>
    <w:p w14:paraId="4DC7B290" w14:textId="0CACEAA9" w:rsidR="00E67132" w:rsidRDefault="00B84087" w:rsidP="005D7B3B">
      <w:pPr>
        <w:spacing w:after="0" w:line="360" w:lineRule="auto"/>
        <w:ind w:right="284"/>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CF11A2" w:rsidRPr="00CF11A2">
        <w:rPr>
          <w:rFonts w:ascii="Times New Roman" w:eastAsia="Times New Roman" w:hAnsi="Times New Roman" w:cs="Times New Roman"/>
          <w:bCs/>
          <w:sz w:val="24"/>
          <w:szCs w:val="24"/>
        </w:rPr>
        <w:t>Berdasarkan tahap Empathize, trader pemula masih kesulitan memahami Fibonacci Retracement, terutama dalam membaca level, menentukan swing high dan swing low, serta memahami area entry pada grafik harga. Masalah ini terjadi karena materi masih padat teks, banyak istilah sulit, dan kurang penjelasan visual bertahap. Oleh karena itu, dibutuhkan carousel Instagram yang ringkas, visual, praktis, menggunakan bahasa sederhana, menampilkan contoh chart, dan memiliki struktur visual yang konsisten agar mudah dipahami audiensi.</w:t>
      </w:r>
    </w:p>
    <w:p w14:paraId="23407E25" w14:textId="774A90F2" w:rsidR="001B1E80" w:rsidRPr="00D74212" w:rsidRDefault="001B1E80" w:rsidP="005D7B3B">
      <w:pPr>
        <w:spacing w:after="0" w:line="360" w:lineRule="auto"/>
        <w:ind w:right="28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hap </w:t>
      </w:r>
      <w:r w:rsidRPr="00D754CB">
        <w:rPr>
          <w:rFonts w:ascii="Times New Roman" w:eastAsia="Times New Roman" w:hAnsi="Times New Roman" w:cs="Times New Roman"/>
          <w:b/>
          <w:i/>
          <w:iCs/>
          <w:sz w:val="24"/>
          <w:szCs w:val="24"/>
        </w:rPr>
        <w:t>Prototype</w:t>
      </w:r>
    </w:p>
    <w:p w14:paraId="3342E23C" w14:textId="3C456AA2" w:rsidR="0088296B" w:rsidRDefault="00D74212" w:rsidP="00D754CB">
      <w:pPr>
        <w:spacing w:after="0" w:line="360" w:lineRule="auto"/>
        <w:ind w:firstLine="562"/>
        <w:jc w:val="center"/>
        <w:rPr>
          <w:rFonts w:ascii="Times New Roman" w:eastAsia="Times New Roman" w:hAnsi="Times New Roman" w:cs="Times New Roman"/>
          <w:sz w:val="24"/>
          <w:szCs w:val="24"/>
        </w:rPr>
      </w:pPr>
      <w:r>
        <w:rPr>
          <w:noProof/>
        </w:rPr>
        <w:drawing>
          <wp:anchor distT="0" distB="0" distL="114300" distR="114300" simplePos="0" relativeHeight="251668480" behindDoc="0" locked="0" layoutInCell="1" allowOverlap="1" wp14:anchorId="509100F7" wp14:editId="4C79EA35">
            <wp:simplePos x="0" y="0"/>
            <wp:positionH relativeFrom="margin">
              <wp:align>center</wp:align>
            </wp:positionH>
            <wp:positionV relativeFrom="paragraph">
              <wp:posOffset>2009</wp:posOffset>
            </wp:positionV>
            <wp:extent cx="1965960" cy="2288199"/>
            <wp:effectExtent l="0" t="0" r="0" b="0"/>
            <wp:wrapTopAndBottom/>
            <wp:docPr id="991130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30638" name="Picture 99113063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65960" cy="2288199"/>
                    </a:xfrm>
                    <a:prstGeom prst="rect">
                      <a:avLst/>
                    </a:prstGeom>
                  </pic:spPr>
                </pic:pic>
              </a:graphicData>
            </a:graphic>
          </wp:anchor>
        </w:drawing>
      </w:r>
      <w:r w:rsidR="0088296B">
        <w:rPr>
          <w:rFonts w:ascii="Times New Roman" w:eastAsia="Times New Roman" w:hAnsi="Times New Roman" w:cs="Times New Roman"/>
          <w:b/>
          <w:bCs/>
          <w:sz w:val="24"/>
          <w:szCs w:val="24"/>
        </w:rPr>
        <w:t xml:space="preserve">Gambar 2. </w:t>
      </w:r>
      <w:r w:rsidR="0088296B">
        <w:rPr>
          <w:rFonts w:ascii="Times New Roman" w:eastAsia="Times New Roman" w:hAnsi="Times New Roman" w:cs="Times New Roman"/>
          <w:sz w:val="24"/>
          <w:szCs w:val="24"/>
        </w:rPr>
        <w:t>Aset Desain Corousel yang dipakai</w:t>
      </w:r>
    </w:p>
    <w:p w14:paraId="6A2F2CE0" w14:textId="5191A418" w:rsidR="0088296B" w:rsidRDefault="0088296B" w:rsidP="005D7B3B">
      <w:pPr>
        <w:spacing w:after="0" w:line="360" w:lineRule="auto"/>
        <w:ind w:firstLine="56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F11A2" w:rsidRPr="00CF11A2">
        <w:rPr>
          <w:rFonts w:ascii="Times New Roman" w:eastAsia="Times New Roman" w:hAnsi="Times New Roman" w:cs="Times New Roman"/>
          <w:sz w:val="24"/>
          <w:szCs w:val="24"/>
        </w:rPr>
        <w:t>Pada tahap ini, aset visual digunakan sebagai pedoman desain carousel Instagram tentang Fibonacci Retracement. Elemen yang digunakan meliputi tipografi Poppins, palet warna, referensi visual Fibonacci, dan grafik trading chart untuk menjaga keterbacaan, memperjelas pesan, serta memudahkan audiensi memahami informasi.</w:t>
      </w:r>
      <w:r w:rsidR="00CF11A2">
        <w:rPr>
          <w:rFonts w:ascii="Times New Roman" w:eastAsia="Times New Roman" w:hAnsi="Times New Roman" w:cs="Times New Roman"/>
          <w:sz w:val="24"/>
          <w:szCs w:val="24"/>
        </w:rPr>
        <w:t xml:space="preserve"> </w:t>
      </w:r>
      <w:r w:rsidRPr="0088296B">
        <w:rPr>
          <w:rFonts w:ascii="Times New Roman" w:eastAsia="Times New Roman" w:hAnsi="Times New Roman" w:cs="Times New Roman"/>
          <w:sz w:val="24"/>
          <w:szCs w:val="24"/>
        </w:rPr>
        <w:t xml:space="preserve">Elemen visual tersebut penting karena desain grafis dapat meningkatkan daya tarik, memperjelas pesan, dan membantu audiensi memahami konten digital lebih efektif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imbawan","given":"Ari","non-dropping-particle":"","parse-names":false,"suffix":""},{"dropping-particle":"","family":"Kadek","given":"I","non-dropping-particle":"","parse-names":false,"suffix":""},{"dropping-particle":"","family":"Putra Wijaya","given":"Adi","non-dropping-particle":"","parse-names":false,"suffix":""},{"dropping-particle":"","family":"Nyoman","given":"I","non-dropping-particle":"","parse-names":false,"suffix":""},{"dropping-particle":"","family":"Sumadewa","given":"Yoga","non-dropping-particle":"","parse-names":false,"suffix":""},{"dropping-particle":"","family":"Nyoman","given":"Ni","non-dropping-particle":"","parse-names":false,"suffix":""},{"dropping-particle":"","family":"Suryani","given":"Diah","non-dropping-particle":"","parse-names":false,"suffix":""}],"id":"ITEM-1","issue":"1","issued":{"date-parts":[["2024"]]},"title":"Re-branding Identitas Visual dalam Desain Kemasan Amenities Hospitality untuk Memperkuat Citra Merek","type":"report","volume":"6"},"uris":["http://www.mendeley.com/documents/?uuid=7d2956ee-e2af-3b24-99a6-1c8b2a248f47"]}],"mendeley":{"formattedCitation":"(Rimbawan et al., 2024)","plainTextFormattedCitation":"(Rimbawan et al., 2024)","previouslyFormattedCitation":"(Rimbawan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8296B">
        <w:rPr>
          <w:rFonts w:ascii="Times New Roman" w:eastAsia="Times New Roman" w:hAnsi="Times New Roman" w:cs="Times New Roman"/>
          <w:noProof/>
          <w:sz w:val="24"/>
          <w:szCs w:val="24"/>
        </w:rPr>
        <w:t>(Rimbawan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88296B">
        <w:rPr>
          <w:rFonts w:ascii="Times New Roman" w:eastAsia="Times New Roman" w:hAnsi="Times New Roman" w:cs="Times New Roman"/>
          <w:sz w:val="24"/>
          <w:szCs w:val="24"/>
        </w:rPr>
        <w:t xml:space="preserve"> Refrensi Fibonacci dan grafik trading digunakan untuk menghubungkan konsep teori dengan penerapan analisis tenikal.</w:t>
      </w:r>
    </w:p>
    <w:p w14:paraId="3209CF14" w14:textId="6B2CF504" w:rsidR="0088296B" w:rsidRPr="0088296B" w:rsidRDefault="00B513C3" w:rsidP="00B513C3">
      <w:pPr>
        <w:spacing w:after="0" w:line="360" w:lineRule="auto"/>
        <w:jc w:val="center"/>
        <w:rPr>
          <w:rFonts w:ascii="Times New Roman" w:eastAsia="Times New Roman" w:hAnsi="Times New Roman" w:cs="Times New Roman"/>
          <w:sz w:val="24"/>
          <w:szCs w:val="24"/>
        </w:rPr>
      </w:pPr>
      <w:r>
        <w:rPr>
          <w:b/>
          <w:bCs/>
          <w:i/>
          <w:iCs/>
          <w:noProof/>
        </w:rPr>
        <w:lastRenderedPageBreak/>
        <mc:AlternateContent>
          <mc:Choice Requires="wpg">
            <w:drawing>
              <wp:anchor distT="0" distB="0" distL="114300" distR="114300" simplePos="0" relativeHeight="251671552" behindDoc="0" locked="0" layoutInCell="1" allowOverlap="1" wp14:anchorId="511BE677" wp14:editId="6D17BDAD">
                <wp:simplePos x="0" y="0"/>
                <wp:positionH relativeFrom="margin">
                  <wp:align>center</wp:align>
                </wp:positionH>
                <wp:positionV relativeFrom="paragraph">
                  <wp:posOffset>76</wp:posOffset>
                </wp:positionV>
                <wp:extent cx="4237403" cy="2028825"/>
                <wp:effectExtent l="0" t="0" r="0" b="9525"/>
                <wp:wrapTopAndBottom/>
                <wp:docPr id="875025329" name="Group 5"/>
                <wp:cNvGraphicFramePr/>
                <a:graphic xmlns:a="http://schemas.openxmlformats.org/drawingml/2006/main">
                  <a:graphicData uri="http://schemas.microsoft.com/office/word/2010/wordprocessingGroup">
                    <wpg:wgp>
                      <wpg:cNvGrpSpPr/>
                      <wpg:grpSpPr>
                        <a:xfrm>
                          <a:off x="0" y="0"/>
                          <a:ext cx="4237403" cy="2028825"/>
                          <a:chOff x="0" y="0"/>
                          <a:chExt cx="4237403" cy="2028825"/>
                        </a:xfrm>
                      </wpg:grpSpPr>
                      <pic:pic xmlns:pic="http://schemas.openxmlformats.org/drawingml/2006/picture">
                        <pic:nvPicPr>
                          <pic:cNvPr id="882654060"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23060" cy="2028825"/>
                          </a:xfrm>
                          <a:prstGeom prst="rect">
                            <a:avLst/>
                          </a:prstGeom>
                        </pic:spPr>
                      </pic:pic>
                      <pic:pic xmlns:pic="http://schemas.openxmlformats.org/drawingml/2006/picture">
                        <pic:nvPicPr>
                          <pic:cNvPr id="1834341941"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692323" y="498143"/>
                            <a:ext cx="2545080" cy="10255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42DA6C" id="Group 5" o:spid="_x0000_s1026" style="position:absolute;margin-left:0;margin-top:0;width:333.65pt;height:159.75pt;z-index:251671552;mso-position-horizontal:center;mso-position-horizontal-relative:margin;mso-width-relative:margin;mso-height-relative:margin" coordsize="42374,2028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16230;height:20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">
                  <v:imagedata r:id="rId14" o:title=""/>
                </v:shape>
                <v:shape id="Picture 1" o:spid="_x0000_s1028" type="#_x0000_t75" style="position:absolute;left:16923;top:4981;width:25451;height:10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">
                  <v:imagedata r:id="rId15" o:title=""/>
                </v:shape>
                <w10:wrap type="topAndBottom" anchorx="margin"/>
              </v:group>
            </w:pict>
          </mc:Fallback>
        </mc:AlternateContent>
      </w:r>
      <w:r w:rsidR="000D41BD">
        <w:rPr>
          <w:b/>
          <w:bCs/>
          <w:i/>
          <w:iCs/>
          <w:noProof/>
        </w:rPr>
        <w:t xml:space="preserve">    </w:t>
      </w:r>
      <w:r>
        <w:rPr>
          <w:rFonts w:ascii="Times New Roman" w:eastAsia="Times New Roman" w:hAnsi="Times New Roman" w:cs="Times New Roman"/>
          <w:b/>
          <w:bCs/>
          <w:sz w:val="24"/>
          <w:szCs w:val="24"/>
        </w:rPr>
        <w:t>G</w:t>
      </w:r>
      <w:r w:rsidR="0088296B" w:rsidRPr="0088296B">
        <w:rPr>
          <w:rFonts w:ascii="Times New Roman" w:eastAsia="Times New Roman" w:hAnsi="Times New Roman" w:cs="Times New Roman"/>
          <w:b/>
          <w:bCs/>
          <w:sz w:val="24"/>
          <w:szCs w:val="24"/>
        </w:rPr>
        <w:t xml:space="preserve">ambar 3. </w:t>
      </w:r>
      <w:r w:rsidR="0088296B">
        <w:rPr>
          <w:rFonts w:ascii="Times New Roman" w:eastAsia="Times New Roman" w:hAnsi="Times New Roman" w:cs="Times New Roman"/>
          <w:b/>
          <w:bCs/>
          <w:sz w:val="24"/>
          <w:szCs w:val="24"/>
        </w:rPr>
        <w:t xml:space="preserve"> </w:t>
      </w:r>
      <w:r w:rsidR="0088296B">
        <w:rPr>
          <w:rFonts w:ascii="Times New Roman" w:eastAsia="Times New Roman" w:hAnsi="Times New Roman" w:cs="Times New Roman"/>
          <w:sz w:val="24"/>
          <w:szCs w:val="24"/>
        </w:rPr>
        <w:t>Tamplate Instagram Asiaprofx &amp; guidelines perancangan carousel Instagram</w:t>
      </w:r>
    </w:p>
    <w:p w14:paraId="4BB66406" w14:textId="34F3BBAA" w:rsidR="004D2BEC" w:rsidRDefault="00CF11A2" w:rsidP="00B513C3">
      <w:pPr>
        <w:spacing w:before="240" w:after="0" w:line="360" w:lineRule="auto"/>
        <w:ind w:right="284" w:firstLine="720"/>
        <w:jc w:val="both"/>
        <w:rPr>
          <w:rFonts w:ascii="Times New Roman" w:eastAsia="Times New Roman" w:hAnsi="Times New Roman" w:cs="Times New Roman"/>
          <w:bCs/>
          <w:sz w:val="24"/>
          <w:szCs w:val="24"/>
        </w:rPr>
      </w:pPr>
      <w:r w:rsidRPr="00CF11A2">
        <w:rPr>
          <w:rFonts w:ascii="Times New Roman" w:eastAsia="Times New Roman" w:hAnsi="Times New Roman" w:cs="Times New Roman"/>
          <w:bCs/>
          <w:sz w:val="24"/>
          <w:szCs w:val="24"/>
        </w:rPr>
        <w:t>Template carousel Instagram AsiaproFX digunakan sebagai acuan visual dalam perancangan konten edukasi Fibonacci Retracement. Template ini menampilkan warna biru gelap, logo, legalitas, sertifikasi, dan alamat situs web sebagai identitas visual. Bagian tengah digunakan untuk menampilkan judul, materi, ilustrasi, grafik trading, dan penjelasan singkat. Guidelines atau grid diterapkan agar teks, gambar, jarak, dan tata letak terlihat rapi, konsisten, serta mudah dibaca.</w:t>
      </w:r>
      <w:r>
        <w:rPr>
          <w:rFonts w:ascii="Times New Roman" w:eastAsia="Times New Roman" w:hAnsi="Times New Roman" w:cs="Times New Roman"/>
          <w:bCs/>
          <w:sz w:val="24"/>
          <w:szCs w:val="24"/>
        </w:rPr>
        <w:t xml:space="preserve"> </w:t>
      </w:r>
      <w:r w:rsidR="004D2BEC" w:rsidRPr="004D2BEC">
        <w:rPr>
          <w:rFonts w:ascii="Times New Roman" w:eastAsia="Times New Roman" w:hAnsi="Times New Roman" w:cs="Times New Roman"/>
          <w:bCs/>
          <w:sz w:val="24"/>
          <w:szCs w:val="24"/>
        </w:rPr>
        <w:t xml:space="preserve">Konsistensi logo, warna, tipografi, tata letak, kontras, dan hirarki visual dapat memperkuat identitas sumber informasi serta membantu audiensi memahami pesan dengan jelas </w:t>
      </w:r>
      <w:r w:rsidR="004D2BEC">
        <w:rPr>
          <w:rFonts w:ascii="Times New Roman" w:eastAsia="Times New Roman" w:hAnsi="Times New Roman" w:cs="Times New Roman"/>
          <w:bCs/>
          <w:sz w:val="24"/>
          <w:szCs w:val="24"/>
        </w:rPr>
        <w:fldChar w:fldCharType="begin" w:fldLock="1"/>
      </w:r>
      <w:r w:rsidR="004D2BEC">
        <w:rPr>
          <w:rFonts w:ascii="Times New Roman" w:eastAsia="Times New Roman" w:hAnsi="Times New Roman" w:cs="Times New Roman"/>
          <w:bCs/>
          <w:sz w:val="24"/>
          <w:szCs w:val="24"/>
        </w:rPr>
        <w:instrText>ADDIN CSL_CITATION {"citationItems":[{"id":"ITEM-1","itemData":{"DOI":"10.55681/jige.v4i3.1076","abstract":"The importance of Instagram as a social media that is useful as a platform for spreading information and communication. The effectiveness of the dissemination of information and communication is certainly influenced by the content posted on Instagram. This is of course related to content criteria that match the audience on social media Instagram. This study discusses the application of design principles to Instagram kpu diy. This study aims to determine the application of existing design principles to content on Instagram by the General Election Commission of the Special Region of Yogyakarta as an information center for the community. This research was analyzed by theoretical and empirical studies, then described and interpreted based on the research results. The population in this study uses the DIY KPU Instagram feed design. The sample in this study uses a simple random sampling technique, namely choosing a design that is less relevant or in accordance with existing design principles. The results of research on this design can be described based on an analysis of some of the content that is not in accordance with the principles of graphic design which will then be related to the information conveyed to the audience whether it meets the information needs of the readers. The results of this study can be concluded that the Diy KPU's Instagram found some content that was not in accordance with design principles, and also information about elections that was conveyed on the Diy KPU's content was mostly covered with internal KPU DIY information","author":[{"dropping-particle":"","family":"Syaputra","given":"Andre Ade","non-dropping-particle":"","parse-names":false,"suffix":""},{"dropping-particle":"","family":"Mahendra","given":"Angga Intueri","non-dropping-particle":"","parse-names":false,"suffix":""}],"container-title":"Jurnal Ilmiah Global Education","id":"ITEM-1","issue":"3","issued":{"date-parts":[["2023"]]},"page":"1564-1582","title":"PENERAPAN PRINSIP DESAIN KOMUNIKASI VISUAL PADA INSTAGRAM @kpudiy GUNA MEMENUHI KEBUTUHAN INFORMASI","type":"article-journal","volume":"4"},"uris":["http://www.mendeley.com/documents/?uuid=5eabbb99-7042-43b5-ae6f-3b0e66fe103a"]}],"mendeley":{"formattedCitation":"(Syaputra &amp; Mahendra, 2023)","plainTextFormattedCitation":"(Syaputra &amp; Mahendra, 2023)","previouslyFormattedCitation":"(Syaputra &amp; Mahendra, 2023)"},"properties":{"noteIndex":0},"schema":"https://github.com/citation-style-language/schema/raw/master/csl-citation.json"}</w:instrText>
      </w:r>
      <w:r w:rsidR="004D2BEC">
        <w:rPr>
          <w:rFonts w:ascii="Times New Roman" w:eastAsia="Times New Roman" w:hAnsi="Times New Roman" w:cs="Times New Roman"/>
          <w:bCs/>
          <w:sz w:val="24"/>
          <w:szCs w:val="24"/>
        </w:rPr>
        <w:fldChar w:fldCharType="separate"/>
      </w:r>
      <w:r w:rsidR="004D2BEC" w:rsidRPr="004D2BEC">
        <w:rPr>
          <w:rFonts w:ascii="Times New Roman" w:eastAsia="Times New Roman" w:hAnsi="Times New Roman" w:cs="Times New Roman"/>
          <w:bCs/>
          <w:noProof/>
          <w:sz w:val="24"/>
          <w:szCs w:val="24"/>
        </w:rPr>
        <w:t>(Syaputra &amp; Mahendra, 2023)</w:t>
      </w:r>
      <w:r w:rsidR="004D2BEC">
        <w:rPr>
          <w:rFonts w:ascii="Times New Roman" w:eastAsia="Times New Roman" w:hAnsi="Times New Roman" w:cs="Times New Roman"/>
          <w:bCs/>
          <w:sz w:val="24"/>
          <w:szCs w:val="24"/>
        </w:rPr>
        <w:fldChar w:fldCharType="end"/>
      </w:r>
      <w:r w:rsidR="004D2BEC" w:rsidRPr="004D2BEC">
        <w:rPr>
          <w:rFonts w:ascii="Times New Roman" w:eastAsia="Times New Roman" w:hAnsi="Times New Roman" w:cs="Times New Roman"/>
          <w:bCs/>
          <w:sz w:val="24"/>
          <w:szCs w:val="24"/>
        </w:rPr>
        <w:t>. Prinsip kesatuan, keseimbangan, irama, dan penekanan juga diterapkan agar konten visual tersusun lebih terarah</w:t>
      </w:r>
      <w:r w:rsidR="005B2D07">
        <w:rPr>
          <w:rFonts w:ascii="Times New Roman" w:eastAsia="Times New Roman" w:hAnsi="Times New Roman" w:cs="Times New Roman"/>
          <w:bCs/>
          <w:sz w:val="24"/>
          <w:szCs w:val="24"/>
        </w:rPr>
        <w:t xml:space="preserve"> </w:t>
      </w:r>
      <w:r w:rsidR="004D2BEC">
        <w:rPr>
          <w:rFonts w:ascii="Times New Roman" w:eastAsia="Times New Roman" w:hAnsi="Times New Roman" w:cs="Times New Roman"/>
          <w:bCs/>
          <w:sz w:val="24"/>
          <w:szCs w:val="24"/>
        </w:rPr>
        <w:fldChar w:fldCharType="begin" w:fldLock="1"/>
      </w:r>
      <w:r w:rsidR="002D0DEA">
        <w:rPr>
          <w:rFonts w:ascii="Times New Roman" w:eastAsia="Times New Roman" w:hAnsi="Times New Roman" w:cs="Times New Roman"/>
          <w:bCs/>
          <w:sz w:val="24"/>
          <w:szCs w:val="24"/>
        </w:rPr>
        <w:instrText>ADDIN CSL_CITATION {"citationItems":[{"id":"ITEM-1","itemData":{"DOI":"10.36085/jsikom.v6i1.8230","abstract":"Perkembangan media sosial mendorong Diskominfo Kota Bogor untuk memanfaatkan Instagram sebagai sarana untuk menyampaikan informasi melalui konten visual. Penelitian ini bertujuan untuk mendeskripsikan bagaimana prinsip desain visual seperti kesatuan, keseimbangan, irama, dan penekanan diterapkan dalam konten unggahan @kominfobogor. Penelitian ini menggunakan pendekatan kualitatif dengan teknik analisis isi dan purposive sampling terhadap unggahan di bulan Januari hingga April 2025. Hasil analisis menunjukkan bahwa unggahan di akun @kominfobogor telah menerapkan prinsip desain visual secara optimal, seperti desain feeds \"Kantong Parkir Balkot Ramadhan Fest 2025\", \"Jumat Agung 2025\", dan seterusnya. Namun, masih ditemukan beberapa konten yang belum maksimal dalam menerapkan prinsip desain visual. Kata Kunci: Prinsip Desain Visual, Komunikasi Publik, Media Sosial","author":[{"dropping-particle":"","family":"Bainuri","given":"Zaidan Halifz","non-dropping-particle":"","parse-names":false,"suffix":""},{"dropping-particle":"","family":"Bachtiar","given":"Willy","non-dropping-particle":"","parse-names":false,"suffix":""}],"container-title":"Jurnal Sarjana Ilmu Komunikasi (J-SIKOM)","id":"ITEM-1","issue":"1","issued":{"date-parts":[["2025"]]},"page":"102-117","title":"Analisis Prinsip Desain Visual Pada Instagram @Kominfobogor Untuk Menyampaikan Informasi Kepada Publik","type":"article-journal","volume":"6"},"uris":["http://www.mendeley.com/documents/?uuid=492e792c-ab4b-47ec-9a32-07e89dd6c3e5"]}],"mendeley":{"formattedCitation":"(Bainuri &amp; Bachtiar, 2025b)","plainTextFormattedCitation":"(Bainuri &amp; Bachtiar, 2025b)","previouslyFormattedCitation":"(Bainuri &amp; Bachtiar, 2025b)"},"properties":{"noteIndex":0},"schema":"https://github.com/citation-style-language/schema/raw/master/csl-citation.json"}</w:instrText>
      </w:r>
      <w:r w:rsidR="004D2BEC">
        <w:rPr>
          <w:rFonts w:ascii="Times New Roman" w:eastAsia="Times New Roman" w:hAnsi="Times New Roman" w:cs="Times New Roman"/>
          <w:bCs/>
          <w:sz w:val="24"/>
          <w:szCs w:val="24"/>
        </w:rPr>
        <w:fldChar w:fldCharType="separate"/>
      </w:r>
      <w:r w:rsidR="002D0DEA" w:rsidRPr="002D0DEA">
        <w:rPr>
          <w:rFonts w:ascii="Times New Roman" w:eastAsia="Times New Roman" w:hAnsi="Times New Roman" w:cs="Times New Roman"/>
          <w:bCs/>
          <w:noProof/>
          <w:sz w:val="24"/>
          <w:szCs w:val="24"/>
        </w:rPr>
        <w:t>(Bainuri &amp; Bachtiar, 2025b)</w:t>
      </w:r>
      <w:r w:rsidR="004D2BEC">
        <w:rPr>
          <w:rFonts w:ascii="Times New Roman" w:eastAsia="Times New Roman" w:hAnsi="Times New Roman" w:cs="Times New Roman"/>
          <w:bCs/>
          <w:sz w:val="24"/>
          <w:szCs w:val="24"/>
        </w:rPr>
        <w:fldChar w:fldCharType="end"/>
      </w:r>
      <w:r w:rsidR="004D2BEC" w:rsidRPr="004D2BEC">
        <w:rPr>
          <w:rFonts w:ascii="Times New Roman" w:eastAsia="Times New Roman" w:hAnsi="Times New Roman" w:cs="Times New Roman"/>
          <w:bCs/>
          <w:sz w:val="24"/>
          <w:szCs w:val="24"/>
        </w:rPr>
        <w:t xml:space="preserve">. Dengan demikian, template dan guidelines berfungsi sebagai pedoman visual untuk menjaga kerapian, konsistensi, keterbacaan, serta mendukung penyampaian informasi secara bertahap dalam format carousel Instagram </w:t>
      </w:r>
      <w:r w:rsidR="004D2BEC">
        <w:rPr>
          <w:rFonts w:ascii="Times New Roman" w:eastAsia="Times New Roman" w:hAnsi="Times New Roman" w:cs="Times New Roman"/>
          <w:bCs/>
          <w:sz w:val="24"/>
          <w:szCs w:val="24"/>
        </w:rPr>
        <w:fldChar w:fldCharType="begin" w:fldLock="1"/>
      </w:r>
      <w:r w:rsidR="00533D95">
        <w:rPr>
          <w:rFonts w:ascii="Times New Roman" w:eastAsia="Times New Roman" w:hAnsi="Times New Roman" w:cs="Times New Roman"/>
          <w:bCs/>
          <w:sz w:val="24"/>
          <w:szCs w:val="24"/>
        </w:rPr>
        <w:instrText>ADDIN CSL_CITATION {"citationItems":[{"id":"ITEM-1","itemData":{"abstract":"Penelitian ini bertujuan untuk merancang unggahan carousel pada platform Instagram sebagai media edukasi dan promosi bagi Azria Vet Care. Latar belakang penelitian ini berangkat dari rendahnya kualitas visual dan konsistensi identitas pada konten promosi sebelumnya, sehingga diperlukan perancangan media yang lebih komunikatif, informatif, dan menarik. Penelitian ini menggunakan metode kualitatif dengan teknik observasi dan wawancara terhadap pemilik Azria Vet Care untuk menggali kebutuhan informasi serta karakteristik audiens. Hasil penelitian menunjukkan bahwa perancangan unggahan carousel dengan konsep visual modern dan ceria mampu meningkatkan daya tarik serta memperkuat citra profesional dan kekeluargaan petshop. Penerapan kombinasi warna biru dan merah muda, tipografi handwriting dan sans-serif, serta elemen grafis berbentuk benang yang menyerupai hewan berhasil merepresentasikan nilai kepedulian dan kehangatan. Selain berfungsi sebagai media promosi, konten edukatif mengenai pentingnya vaksinasi dan perawatan hewan peliharaan terbukti dapat meningkatkan kesadaran pemilik hewan terhadap kesehatan hewan peliharaannya. Dengan demikian, Instagram carousel terbukti efektif sebagai media komunikasi visual yang tidak hanya memperluas jangkauan promosi, tetapi juga mengedukasi audiens secara interaktif. Kata kunci: Desain komunikasi visual, Instagram carousel, edukasi, promosi, Azria Vet Care","author":[{"dropping-particle":"","family":"Irnanda, Daniar, Sutejo","given":"","non-dropping-particle":"","parse-names":false,"suffix":""}],"container-title":"Arus Jurnal Sosial dan Humaniora (AJSH)","id":"ITEM-1","issue":"3","issued":{"date-parts":[["2025"]]},"title":"Perancangan Unggahan Carousel Sebagai Media Edukasi dan Promosi dalam Instagram Petshop Azria Vet Care","type":"article-journal","volume":"5"},"uris":["http://www.mendeley.com/documents/?uuid=89dbada1-b51f-485d-9620-7a6f7f7b768c"]},{"id":"ITEM-2","itemData":{"abstract":"Media sosial Instagram sendiri menyajikan berbagai jenis konten mulai dari trik, parodi dance, konten edukasi, hingga sebagai literasi keuangan. Instagram pun digunakan untuk memberikan edukasi tambahan dan sebagai platform belajar di masa kini. Tujuan penelitian untuk mengetahui efektivitas isi pesan Instagram Phillip Sekuritas Indonesia terhadap tingkat literasi keuangan. Metode penelitian ini menggunakan kuantitatif dan untuk memperoleh data menggunakan penyebaran kuesioner kepada followers instagram @talktophillip Data yang didapatkan kemudian diolah menggunakan IBM SPSS Ver 25 untuk menguji pearson correlation. terdapat hubungan yang positif dan kuat antara variabel X (Isi Pesan) dengan variabel Y (Literasi Keuangan) yaitu dengan hasil korelasi sebesar 0,799. Hasil regresi linear sederhana menyatakan bahwa variabel efektivitas isi pesan Instagram memiliki pengaruh yang signifikan dalam tingkat literasi keuangan.sebesar 63,8%. Isi pesan mempunyai hubungan positif terhadap tingkat literasi keuangan dengan tingkat korelasi cukup, dan hasil penelitian ini menunjukan hasil kontribusi antara kedua variabel yaitu 63,8%. Adapun sisanya 31,7% dapat dipengaruhi berdasarkan faktor lainnya diluar yang diteliti pada penelitian ini. Kata Kunci: Isi Pesan, Literasi Keuangan, Instagram, Phillip Sekuritas Indonesia","author":[{"dropping-particle":"","family":"Mononutu","given":"Angelly Carol","non-dropping-particle":"","parse-names":false,"suffix":""},{"dropping-particle":"","family":"Agung","given":"Anak","non-dropping-particle":"","parse-names":false,"suffix":""},{"dropping-particle":"","family":"Bagus","given":"Ngurah","non-dropping-particle":"","parse-names":false,"suffix":""},{"dropping-particle":"","family":"Yudha","given":"Kesuma","non-dropping-particle":"","parse-names":false,"suffix":""},{"dropping-particle":"","family":"Purwita","given":"Dewa Gede","non-dropping-particle":"","parse-names":false,"suffix":""}],"container-title":"Konvergensi : Jurnal Ilmiah Ilmu Komunikasi","id":"ITEM-2","issue":"3","issued":{"date-parts":[["2026"]]},"page":"844-856","title":"Analisis elemen visual carousel Instagram Griya Luhu dalam edukasi pengelolaan sampah Pendahuluann","type":"article-journal","volume":"13"},"uris":["http://www.mendeley.com/documents/?uuid=6532f1df-f270-457a-82a4-4c4dc6f9213d"]}],"mendeley":{"formattedCitation":"(Irnanda, Daniar, Sutejo, 2025; Mononutu et al., 2026)","plainTextFormattedCitation":"(Irnanda, Daniar, Sutejo, 2025; Mononutu et al., 2026)","previouslyFormattedCitation":"(Irnanda, Daniar, Sutejo, 2025; Mononutu et al., 2026)"},"properties":{"noteIndex":0},"schema":"https://github.com/citation-style-language/schema/raw/master/csl-citation.json"}</w:instrText>
      </w:r>
      <w:r w:rsidR="004D2BEC">
        <w:rPr>
          <w:rFonts w:ascii="Times New Roman" w:eastAsia="Times New Roman" w:hAnsi="Times New Roman" w:cs="Times New Roman"/>
          <w:bCs/>
          <w:sz w:val="24"/>
          <w:szCs w:val="24"/>
        </w:rPr>
        <w:fldChar w:fldCharType="separate"/>
      </w:r>
      <w:r w:rsidR="00080613" w:rsidRPr="00080613">
        <w:rPr>
          <w:rFonts w:ascii="Times New Roman" w:eastAsia="Times New Roman" w:hAnsi="Times New Roman" w:cs="Times New Roman"/>
          <w:bCs/>
          <w:noProof/>
          <w:sz w:val="24"/>
          <w:szCs w:val="24"/>
        </w:rPr>
        <w:t>(Irnanda, Daniar, Sutejo, 2025; Mononutu et al., 2026)</w:t>
      </w:r>
      <w:r w:rsidR="004D2BEC">
        <w:rPr>
          <w:rFonts w:ascii="Times New Roman" w:eastAsia="Times New Roman" w:hAnsi="Times New Roman" w:cs="Times New Roman"/>
          <w:bCs/>
          <w:sz w:val="24"/>
          <w:szCs w:val="24"/>
        </w:rPr>
        <w:fldChar w:fldCharType="end"/>
      </w:r>
      <w:r w:rsidR="00080613">
        <w:rPr>
          <w:rFonts w:ascii="Times New Roman" w:eastAsia="Times New Roman" w:hAnsi="Times New Roman" w:cs="Times New Roman"/>
          <w:bCs/>
          <w:sz w:val="24"/>
          <w:szCs w:val="24"/>
        </w:rPr>
        <w:t>.</w:t>
      </w:r>
    </w:p>
    <w:p w14:paraId="400219BE" w14:textId="52D66C0B" w:rsidR="002341B5" w:rsidRDefault="002341B5" w:rsidP="005D7B3B">
      <w:pPr>
        <w:spacing w:after="0" w:line="360" w:lineRule="auto"/>
        <w:ind w:right="284"/>
        <w:jc w:val="both"/>
        <w:rPr>
          <w:rFonts w:ascii="Times New Roman" w:eastAsia="Times New Roman" w:hAnsi="Times New Roman" w:cs="Times New Roman"/>
          <w:b/>
          <w:sz w:val="24"/>
          <w:szCs w:val="24"/>
        </w:rPr>
      </w:pPr>
      <w:r>
        <w:rPr>
          <w:b/>
          <w:bCs/>
          <w:noProof/>
        </w:rPr>
        <w:drawing>
          <wp:anchor distT="0" distB="0" distL="114300" distR="114300" simplePos="0" relativeHeight="251666432" behindDoc="0" locked="0" layoutInCell="1" allowOverlap="1" wp14:anchorId="48A56453" wp14:editId="396CD378">
            <wp:simplePos x="0" y="0"/>
            <wp:positionH relativeFrom="margin">
              <wp:posOffset>322580</wp:posOffset>
            </wp:positionH>
            <wp:positionV relativeFrom="paragraph">
              <wp:posOffset>235915</wp:posOffset>
            </wp:positionV>
            <wp:extent cx="5083810" cy="1059180"/>
            <wp:effectExtent l="0" t="0" r="2540" b="7620"/>
            <wp:wrapTopAndBottom/>
            <wp:docPr id="13908956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95654"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83810" cy="1059180"/>
                    </a:xfrm>
                    <a:prstGeom prst="rect">
                      <a:avLst/>
                    </a:prstGeom>
                  </pic:spPr>
                </pic:pic>
              </a:graphicData>
            </a:graphic>
            <wp14:sizeRelH relativeFrom="margin">
              <wp14:pctWidth>0</wp14:pctWidth>
            </wp14:sizeRelH>
            <wp14:sizeRelV relativeFrom="margin">
              <wp14:pctHeight>0</wp14:pctHeight>
            </wp14:sizeRelV>
          </wp:anchor>
        </w:drawing>
      </w:r>
      <w:r w:rsidRPr="002341B5">
        <w:rPr>
          <w:rFonts w:ascii="Times New Roman" w:eastAsia="Times New Roman" w:hAnsi="Times New Roman" w:cs="Times New Roman"/>
          <w:b/>
          <w:sz w:val="24"/>
          <w:szCs w:val="24"/>
        </w:rPr>
        <w:t xml:space="preserve">Tahap </w:t>
      </w:r>
      <w:r w:rsidRPr="00B513C3">
        <w:rPr>
          <w:rFonts w:ascii="Times New Roman" w:eastAsia="Times New Roman" w:hAnsi="Times New Roman" w:cs="Times New Roman"/>
          <w:b/>
          <w:i/>
          <w:iCs/>
          <w:sz w:val="24"/>
          <w:szCs w:val="24"/>
        </w:rPr>
        <w:t>Prototype</w:t>
      </w:r>
    </w:p>
    <w:p w14:paraId="3D717C77" w14:textId="2D7D8DAB" w:rsidR="002341B5" w:rsidRDefault="002341B5" w:rsidP="005D7B3B">
      <w:pPr>
        <w:spacing w:after="0" w:line="360" w:lineRule="auto"/>
        <w:ind w:right="28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ambar 4. </w:t>
      </w:r>
      <w:r w:rsidRPr="002341B5">
        <w:rPr>
          <w:rFonts w:ascii="Times New Roman" w:eastAsia="Times New Roman" w:hAnsi="Times New Roman" w:cs="Times New Roman"/>
          <w:bCs/>
          <w:sz w:val="24"/>
          <w:szCs w:val="24"/>
        </w:rPr>
        <w:t>Corousel Instagram sebagai Media Edukasi Fibonacci Retracement pada Trading Forex</w:t>
      </w:r>
    </w:p>
    <w:p w14:paraId="3593224D" w14:textId="1EF968CE" w:rsidR="002341B5" w:rsidRDefault="002341B5" w:rsidP="00B513C3">
      <w:pPr>
        <w:spacing w:after="0" w:line="360" w:lineRule="auto"/>
        <w:ind w:right="284" w:firstLine="720"/>
        <w:jc w:val="both"/>
        <w:rPr>
          <w:rFonts w:ascii="Times New Roman" w:eastAsia="Times New Roman" w:hAnsi="Times New Roman" w:cs="Times New Roman"/>
          <w:bCs/>
          <w:sz w:val="24"/>
          <w:szCs w:val="24"/>
        </w:rPr>
      </w:pPr>
      <w:r w:rsidRPr="002341B5">
        <w:rPr>
          <w:rFonts w:ascii="Times New Roman" w:eastAsia="Times New Roman" w:hAnsi="Times New Roman" w:cs="Times New Roman"/>
          <w:bCs/>
          <w:sz w:val="24"/>
          <w:szCs w:val="24"/>
        </w:rPr>
        <w:t xml:space="preserve">Pada tahap prototype, penulis membuat desain final berupa carousel  Instagram yang menampilkan materi edukasi Fibonacci Retracement. Setiap slide disusun secara berurutan mulai dari pengenalan konsep, cara menarik garis, zona sweet spot, hingga target menggunakan Fibonacci Extension. Desain menekankan konsistensi visual, penggunaan </w:t>
      </w:r>
      <w:r w:rsidRPr="002341B5">
        <w:rPr>
          <w:rFonts w:ascii="Times New Roman" w:eastAsia="Times New Roman" w:hAnsi="Times New Roman" w:cs="Times New Roman"/>
          <w:bCs/>
          <w:sz w:val="24"/>
          <w:szCs w:val="24"/>
        </w:rPr>
        <w:lastRenderedPageBreak/>
        <w:t>warna, font, chart, dan elemen grafis agar infromasi mudah dipahami oleh trader pemula.</w:t>
      </w:r>
      <w:r w:rsidR="005B2D07">
        <w:rPr>
          <w:rFonts w:ascii="Times New Roman" w:eastAsia="Times New Roman" w:hAnsi="Times New Roman" w:cs="Times New Roman"/>
          <w:bCs/>
          <w:sz w:val="24"/>
          <w:szCs w:val="24"/>
        </w:rPr>
        <w:t xml:space="preserve"> </w:t>
      </w:r>
      <w:r w:rsidRPr="002341B5">
        <w:rPr>
          <w:rFonts w:ascii="Times New Roman" w:eastAsia="Times New Roman" w:hAnsi="Times New Roman" w:cs="Times New Roman"/>
          <w:bCs/>
          <w:sz w:val="24"/>
          <w:szCs w:val="24"/>
        </w:rPr>
        <w:t xml:space="preserve">Desain ini mengikuti prinsip komunikasi visual terstruktur dan strategi penyampaian infromasi secara berurutan, mirip dengan metode pemasaran digital 5A (Aware, Apapeal, Ask,Act, Advocate) yang diterapkan di Instagram untuk membangun engagement dan edukasi audiensi </w:t>
      </w:r>
      <w:r>
        <w:rPr>
          <w:rFonts w:ascii="Times New Roman" w:eastAsia="Times New Roman" w:hAnsi="Times New Roman" w:cs="Times New Roman"/>
          <w:bCs/>
          <w:sz w:val="24"/>
          <w:szCs w:val="24"/>
        </w:rPr>
        <w:fldChar w:fldCharType="begin" w:fldLock="1"/>
      </w:r>
      <w:r w:rsidR="00AF2B53">
        <w:rPr>
          <w:rFonts w:ascii="Times New Roman" w:eastAsia="Times New Roman" w:hAnsi="Times New Roman" w:cs="Times New Roman"/>
          <w:bCs/>
          <w:sz w:val="24"/>
          <w:szCs w:val="24"/>
        </w:rPr>
        <w:instrText>ADDIN CSL_CITATION {"citationItems":[{"id":"ITEM-1","itemData":{"ISBN":"0123456789","abstract":"Instagram merupakan sebuah platfom media sosial yang digunakan untuk berbagi gambar maupun video. Peningkatan jumlah pengguna pada platform ini memunculkan manfaat baru bagi beberapa pihak, yaitu untuk meningkatkan pemasaran maupun membangun sebuah brand. Focused Fitness merupakan sebuah brand yang memproduksi kapur khusus fitness, yang mana penjualan utamanya dilakukan secara online. Melihat fenomena ini sebagai peluang. Focused Fitness memutuskan untuk membuka akun resminya pada platform ini, yang akan digunakan untuk mengenalkan brand ini kepada masyarakat awam/warganet serta meningkatkan penjualan. Namun kendala yang dialami Focused Fitness adalah belum memiliki gaya visual yang dapat menjadi ciri utama dari brand Focused. Adapun ancaman potensi akun palsu yang mengatasnamakan Focused Fitness itu sendiri. Melalui penelitian dengan menggunakan metode kualitatif dan analisis SWOT, akan dibentuk identitas visual khusus pada platform Instagram untuk membangun brand awareness yang menjadi langkah awal solusi masalah dalam Focused Fitness.","author":[{"dropping-particle":"","family":"Avian","given":"Benedictus Daniel","non-dropping-particle":"","parse-names":false,"suffix":""},{"dropping-particle":"","family":"Setiawan","given":"Kurnia","non-dropping-particle":"","parse-names":false,"suffix":""},{"dropping-particle":"","family":"Matahari","given":"Tombak","non-dropping-particle":"","parse-names":false,"suffix":""}],"container-title":"Rupaka","id":"ITEM-1","issue":"Vol. 4 No. 1 (2021): Rupaka Juli - Desember 2021","issued":{"date-parts":[["2022"]]},"page":"1-8","title":"Perancangan Kampanye Iklan di Instagram untuk Sebuah Perusahaan Jasa Kebugaran","type":"article-journal"},"uris":["http://www.mendeley.com/documents/?uuid=5e769efc-cb43-4de9-9dbf-3a561ceb8656"]}],"mendeley":{"formattedCitation":"(Avian et al., 2022)","plainTextFormattedCitation":"(Avian et al., 2022)","previouslyFormattedCitation":"(Avian et al., 2022)"},"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2341B5">
        <w:rPr>
          <w:rFonts w:ascii="Times New Roman" w:eastAsia="Times New Roman" w:hAnsi="Times New Roman" w:cs="Times New Roman"/>
          <w:bCs/>
          <w:noProof/>
          <w:sz w:val="24"/>
          <w:szCs w:val="24"/>
        </w:rPr>
        <w:t>(Avian et al., 2022)</w:t>
      </w:r>
      <w:r>
        <w:rPr>
          <w:rFonts w:ascii="Times New Roman" w:eastAsia="Times New Roman" w:hAnsi="Times New Roman" w:cs="Times New Roman"/>
          <w:bCs/>
          <w:sz w:val="24"/>
          <w:szCs w:val="24"/>
        </w:rPr>
        <w:fldChar w:fldCharType="end"/>
      </w:r>
      <w:r w:rsidRPr="002341B5">
        <w:rPr>
          <w:rFonts w:ascii="Times New Roman" w:eastAsia="Times New Roman" w:hAnsi="Times New Roman" w:cs="Times New Roman"/>
          <w:bCs/>
          <w:sz w:val="24"/>
          <w:szCs w:val="24"/>
        </w:rPr>
        <w:t>. Prototype ini menjadi dasar untuk tahap pengujian (test) guna mengevaluasi efektivitas visual dan alur infromasi.</w:t>
      </w:r>
    </w:p>
    <w:p w14:paraId="6FC18DE1" w14:textId="24C1D957" w:rsidR="00ED2760" w:rsidRDefault="002341B5" w:rsidP="005D7B3B">
      <w:pPr>
        <w:spacing w:after="0" w:line="360" w:lineRule="auto"/>
        <w:ind w:right="284"/>
        <w:jc w:val="both"/>
        <w:rPr>
          <w:rFonts w:ascii="Times New Roman" w:eastAsia="Times New Roman" w:hAnsi="Times New Roman" w:cs="Times New Roman"/>
          <w:b/>
          <w:sz w:val="24"/>
          <w:szCs w:val="24"/>
        </w:rPr>
      </w:pPr>
      <w:r w:rsidRPr="002341B5">
        <w:rPr>
          <w:rFonts w:ascii="Times New Roman" w:eastAsia="Times New Roman" w:hAnsi="Times New Roman" w:cs="Times New Roman"/>
          <w:b/>
          <w:sz w:val="24"/>
          <w:szCs w:val="24"/>
        </w:rPr>
        <w:t>Tahap</w:t>
      </w:r>
      <w:r w:rsidRPr="00B513C3">
        <w:rPr>
          <w:rFonts w:ascii="Times New Roman" w:eastAsia="Times New Roman" w:hAnsi="Times New Roman" w:cs="Times New Roman"/>
          <w:b/>
          <w:i/>
          <w:iCs/>
          <w:sz w:val="24"/>
          <w:szCs w:val="24"/>
        </w:rPr>
        <w:t xml:space="preserve"> Test</w:t>
      </w:r>
    </w:p>
    <w:p w14:paraId="244C842D" w14:textId="77777777" w:rsidR="00283231" w:rsidRDefault="004D2BEC" w:rsidP="005D7B3B">
      <w:pPr>
        <w:spacing w:after="0" w:line="360" w:lineRule="auto"/>
        <w:ind w:right="28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6146C4E8" wp14:editId="2DA7DA4E">
            <wp:extent cx="3779520" cy="1622350"/>
            <wp:effectExtent l="0" t="0" r="0" b="0"/>
            <wp:docPr id="5294535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53536" name="Picture 529453536"/>
                    <pic:cNvPicPr/>
                  </pic:nvPicPr>
                  <pic:blipFill rotWithShape="1">
                    <a:blip r:embed="rId17" cstate="print">
                      <a:extLst>
                        <a:ext uri="{28A0092B-C50C-407E-A947-70E740481C1C}">
                          <a14:useLocalDpi xmlns:a14="http://schemas.microsoft.com/office/drawing/2010/main" val="0"/>
                        </a:ext>
                      </a:extLst>
                    </a:blip>
                    <a:srcRect t="9383"/>
                    <a:stretch>
                      <a:fillRect/>
                    </a:stretch>
                  </pic:blipFill>
                  <pic:spPr bwMode="auto">
                    <a:xfrm>
                      <a:off x="0" y="0"/>
                      <a:ext cx="3788124" cy="1626043"/>
                    </a:xfrm>
                    <a:prstGeom prst="rect">
                      <a:avLst/>
                    </a:prstGeom>
                    <a:ln>
                      <a:noFill/>
                    </a:ln>
                    <a:extLst>
                      <a:ext uri="{53640926-AAD7-44D8-BBD7-CCE9431645EC}">
                        <a14:shadowObscured xmlns:a14="http://schemas.microsoft.com/office/drawing/2010/main"/>
                      </a:ext>
                    </a:extLst>
                  </pic:spPr>
                </pic:pic>
              </a:graphicData>
            </a:graphic>
          </wp:inline>
        </w:drawing>
      </w:r>
    </w:p>
    <w:p w14:paraId="18684A43" w14:textId="3ABA9E02" w:rsidR="00AF2B53" w:rsidRPr="00283231" w:rsidRDefault="00ED2760" w:rsidP="005D7B3B">
      <w:pPr>
        <w:spacing w:after="0" w:line="360" w:lineRule="auto"/>
        <w:ind w:right="28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ambar 5. </w:t>
      </w:r>
      <w:r w:rsidRPr="00ED2760">
        <w:rPr>
          <w:rFonts w:ascii="Times New Roman" w:eastAsia="Times New Roman" w:hAnsi="Times New Roman" w:cs="Times New Roman"/>
          <w:bCs/>
          <w:sz w:val="24"/>
          <w:szCs w:val="24"/>
        </w:rPr>
        <w:t>Profil dan kebutuhan Responden</w:t>
      </w:r>
      <w:r w:rsidR="004D2BEC">
        <w:rPr>
          <w:rFonts w:ascii="Times New Roman" w:eastAsia="Times New Roman" w:hAnsi="Times New Roman" w:cs="Times New Roman"/>
          <w:b/>
          <w:noProof/>
          <w:sz w:val="24"/>
          <w:szCs w:val="24"/>
        </w:rPr>
        <w:drawing>
          <wp:inline distT="0" distB="0" distL="0" distR="0" wp14:anchorId="5D4349C9" wp14:editId="52053AA6">
            <wp:extent cx="3611880" cy="1776833"/>
            <wp:effectExtent l="0" t="0" r="7620" b="0"/>
            <wp:docPr id="306579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79004" name="Picture 306579004"/>
                    <pic:cNvPicPr/>
                  </pic:nvPicPr>
                  <pic:blipFill rotWithShape="1">
                    <a:blip r:embed="rId18" cstate="print">
                      <a:extLst>
                        <a:ext uri="{28A0092B-C50C-407E-A947-70E740481C1C}">
                          <a14:useLocalDpi xmlns:a14="http://schemas.microsoft.com/office/drawing/2010/main" val="0"/>
                        </a:ext>
                      </a:extLst>
                    </a:blip>
                    <a:srcRect t="6452"/>
                    <a:stretch>
                      <a:fillRect/>
                    </a:stretch>
                  </pic:blipFill>
                  <pic:spPr bwMode="auto">
                    <a:xfrm>
                      <a:off x="0" y="0"/>
                      <a:ext cx="3628568" cy="1785042"/>
                    </a:xfrm>
                    <a:prstGeom prst="rect">
                      <a:avLst/>
                    </a:prstGeom>
                    <a:ln>
                      <a:noFill/>
                    </a:ln>
                    <a:extLst>
                      <a:ext uri="{53640926-AAD7-44D8-BBD7-CCE9431645EC}">
                        <a14:shadowObscured xmlns:a14="http://schemas.microsoft.com/office/drawing/2010/main"/>
                      </a:ext>
                    </a:extLst>
                  </pic:spPr>
                </pic:pic>
              </a:graphicData>
            </a:graphic>
          </wp:inline>
        </w:drawing>
      </w:r>
    </w:p>
    <w:p w14:paraId="7F24BA7C" w14:textId="011A17DB" w:rsidR="004D2BEC" w:rsidRDefault="00ED2760" w:rsidP="005D7B3B">
      <w:pPr>
        <w:spacing w:after="0" w:line="360" w:lineRule="auto"/>
        <w:ind w:right="284"/>
        <w:jc w:val="center"/>
        <w:rPr>
          <w:rFonts w:ascii="Times New Roman" w:eastAsia="Times New Roman" w:hAnsi="Times New Roman" w:cs="Times New Roman"/>
          <w:bCs/>
          <w:sz w:val="24"/>
          <w:szCs w:val="24"/>
        </w:rPr>
      </w:pPr>
      <w:r w:rsidRPr="00ED2760">
        <w:rPr>
          <w:rFonts w:ascii="Times New Roman" w:eastAsia="Times New Roman" w:hAnsi="Times New Roman" w:cs="Times New Roman"/>
          <w:b/>
          <w:sz w:val="24"/>
          <w:szCs w:val="24"/>
        </w:rPr>
        <w:t xml:space="preserve">Gambar 6. </w:t>
      </w:r>
      <w:r w:rsidRPr="00ED2760">
        <w:rPr>
          <w:rFonts w:ascii="Times New Roman" w:eastAsia="Times New Roman" w:hAnsi="Times New Roman" w:cs="Times New Roman"/>
          <w:bCs/>
          <w:sz w:val="24"/>
          <w:szCs w:val="24"/>
        </w:rPr>
        <w:t>Penilaian tampilan visual carousel</w:t>
      </w:r>
    </w:p>
    <w:p w14:paraId="698E0413" w14:textId="77777777" w:rsidR="004D2BEC" w:rsidRDefault="004D2BEC" w:rsidP="005D7B3B">
      <w:pPr>
        <w:spacing w:after="0" w:line="360" w:lineRule="auto"/>
        <w:ind w:right="28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368782B8" wp14:editId="2908CF4B">
            <wp:extent cx="3649980" cy="1774017"/>
            <wp:effectExtent l="0" t="0" r="7620" b="0"/>
            <wp:docPr id="1365589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589679" name="Picture 8"/>
                    <pic:cNvPicPr/>
                  </pic:nvPicPr>
                  <pic:blipFill rotWithShape="1">
                    <a:blip r:embed="rId19" cstate="print">
                      <a:extLst>
                        <a:ext uri="{28A0092B-C50C-407E-A947-70E740481C1C}">
                          <a14:useLocalDpi xmlns:a14="http://schemas.microsoft.com/office/drawing/2010/main" val="0"/>
                        </a:ext>
                      </a:extLst>
                    </a:blip>
                    <a:srcRect t="7595"/>
                    <a:stretch>
                      <a:fillRect/>
                    </a:stretch>
                  </pic:blipFill>
                  <pic:spPr bwMode="auto">
                    <a:xfrm>
                      <a:off x="0" y="0"/>
                      <a:ext cx="3677516" cy="1787400"/>
                    </a:xfrm>
                    <a:prstGeom prst="rect">
                      <a:avLst/>
                    </a:prstGeom>
                    <a:ln>
                      <a:noFill/>
                    </a:ln>
                    <a:extLst>
                      <a:ext uri="{53640926-AAD7-44D8-BBD7-CCE9431645EC}">
                        <a14:shadowObscured xmlns:a14="http://schemas.microsoft.com/office/drawing/2010/main"/>
                      </a:ext>
                    </a:extLst>
                  </pic:spPr>
                </pic:pic>
              </a:graphicData>
            </a:graphic>
          </wp:inline>
        </w:drawing>
      </w:r>
    </w:p>
    <w:p w14:paraId="020479BF" w14:textId="40787E31" w:rsidR="00ED2760" w:rsidRPr="00ED2760" w:rsidRDefault="00ED2760" w:rsidP="005D7B3B">
      <w:pPr>
        <w:spacing w:after="0" w:line="360" w:lineRule="auto"/>
        <w:ind w:right="284"/>
        <w:jc w:val="center"/>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Gambar 7. </w:t>
      </w:r>
      <w:r w:rsidRPr="00ED2760">
        <w:rPr>
          <w:rFonts w:ascii="Times New Roman" w:eastAsia="Times New Roman" w:hAnsi="Times New Roman" w:cs="Times New Roman"/>
          <w:bCs/>
          <w:sz w:val="24"/>
          <w:szCs w:val="24"/>
        </w:rPr>
        <w:t>Efektivitas Carousel sebagai media Edukasi</w:t>
      </w:r>
    </w:p>
    <w:p w14:paraId="7CA2D9EA" w14:textId="7ED05788" w:rsidR="00CF11A2" w:rsidRDefault="00CF11A2" w:rsidP="005D7B3B">
      <w:pPr>
        <w:spacing w:after="0" w:line="360" w:lineRule="auto"/>
        <w:ind w:right="284" w:firstLine="720"/>
        <w:jc w:val="both"/>
        <w:rPr>
          <w:rFonts w:ascii="Times New Roman" w:eastAsia="Times New Roman" w:hAnsi="Times New Roman" w:cs="Times New Roman"/>
          <w:bCs/>
          <w:sz w:val="24"/>
          <w:szCs w:val="24"/>
          <w:lang w:val="en-ID"/>
        </w:rPr>
      </w:pPr>
      <w:r w:rsidRPr="00CF11A2">
        <w:rPr>
          <w:rFonts w:ascii="Times New Roman" w:eastAsia="Times New Roman" w:hAnsi="Times New Roman" w:cs="Times New Roman"/>
          <w:bCs/>
          <w:sz w:val="24"/>
          <w:szCs w:val="24"/>
          <w:lang w:val="en-ID"/>
        </w:rPr>
        <w:t xml:space="preserve">Tahap Test dilakukan dengan menyebarkan kuesioner kepada 8 responden yang sesuai dengan target audiensi, yaitu pengguna Instagram dan peminat trading forex. Hasil kuesioner menunjukkan bahwa 75% responden memiliki minat terhadap trading forex, </w:t>
      </w:r>
      <w:r w:rsidRPr="00CF11A2">
        <w:rPr>
          <w:rFonts w:ascii="Times New Roman" w:eastAsia="Times New Roman" w:hAnsi="Times New Roman" w:cs="Times New Roman"/>
          <w:bCs/>
          <w:sz w:val="24"/>
          <w:szCs w:val="24"/>
          <w:lang w:val="en-ID"/>
        </w:rPr>
        <w:lastRenderedPageBreak/>
        <w:t>100% berada pada tingkat pemula, dan 50% belum pernah mempelajari Fibonacci Retracement. Data ini menunjukkan bahwa responden sesuai dengan sasaran media edukasi. Hasil penilaian menunjukkan respons positif terhadap prototype carousel. Sebagian besar responden menilai desain menarik, warna mudah dilihat, font mudah dibaca, ukuran teks jelas, dan urutan materi runtut. Carousel juga dinilai cocok sebagai media edukasi trader pemula, dengan 75% responden memberi nilai 4 dan 12,5% memberi nilai 5. Dari sisi materi, responden menilai penjelasan Fibonacci Retracement, swing high dan swing low, zona sweet spot, konfirmasi entry, serta target ekstensi cukup mudah dipahami. Secara keseluruhan, carousel Instagram dinilai cukup efektif sebagai media edukasi. Namun, beberapa bagian masih perlu diperjelas, terutama entry, cara menarik Fibonacci, swing high, swing low, dan target extension. Masukan perbaikan meliputi pengembangan tipografi, perapian layout, penyederhanaan bahasa, dan penyesuaian gambar agar lebih menyatu dengan desain.</w:t>
      </w:r>
    </w:p>
    <w:p w14:paraId="52CB4069" w14:textId="77777777" w:rsidR="005D7B3B" w:rsidRPr="005B2D07" w:rsidRDefault="005D7B3B" w:rsidP="005D7B3B">
      <w:pPr>
        <w:spacing w:after="0" w:line="360" w:lineRule="auto"/>
        <w:ind w:right="284" w:firstLine="720"/>
        <w:jc w:val="both"/>
        <w:rPr>
          <w:rFonts w:ascii="Times New Roman" w:eastAsia="Times New Roman" w:hAnsi="Times New Roman" w:cs="Times New Roman"/>
          <w:bCs/>
          <w:sz w:val="24"/>
          <w:szCs w:val="24"/>
          <w:lang w:val="en-ID"/>
        </w:rPr>
      </w:pPr>
    </w:p>
    <w:p w14:paraId="489203CC" w14:textId="085D0ED7" w:rsidR="007A0531" w:rsidRPr="00B513C3" w:rsidRDefault="00193DF5" w:rsidP="00B513C3">
      <w:pPr>
        <w:pStyle w:val="ListParagraph"/>
        <w:numPr>
          <w:ilvl w:val="0"/>
          <w:numId w:val="10"/>
        </w:numPr>
        <w:spacing w:after="0" w:line="360" w:lineRule="auto"/>
        <w:ind w:left="426" w:right="284" w:hanging="426"/>
        <w:rPr>
          <w:rFonts w:ascii="Times New Roman" w:eastAsia="Times New Roman" w:hAnsi="Times New Roman" w:cs="Times New Roman"/>
          <w:b/>
          <w:sz w:val="24"/>
          <w:szCs w:val="24"/>
        </w:rPr>
      </w:pPr>
      <w:r w:rsidRPr="00B513C3">
        <w:rPr>
          <w:rFonts w:ascii="Times New Roman" w:eastAsia="Times New Roman" w:hAnsi="Times New Roman" w:cs="Times New Roman"/>
          <w:b/>
          <w:sz w:val="24"/>
          <w:szCs w:val="24"/>
        </w:rPr>
        <w:t>KESIMPULAN DAN SARAN</w:t>
      </w:r>
    </w:p>
    <w:p w14:paraId="6CF25D66" w14:textId="6916C177" w:rsidR="00CF11A2" w:rsidRDefault="00CF11A2" w:rsidP="005D7B3B">
      <w:pPr>
        <w:spacing w:after="0" w:line="360" w:lineRule="auto"/>
        <w:ind w:right="284" w:firstLine="567"/>
        <w:jc w:val="both"/>
        <w:rPr>
          <w:rFonts w:ascii="Times New Roman" w:eastAsia="Times New Roman" w:hAnsi="Times New Roman" w:cs="Times New Roman"/>
          <w:bCs/>
          <w:sz w:val="24"/>
          <w:szCs w:val="24"/>
        </w:rPr>
      </w:pPr>
      <w:r w:rsidRPr="00CF11A2">
        <w:rPr>
          <w:rFonts w:ascii="Times New Roman" w:eastAsia="Times New Roman" w:hAnsi="Times New Roman" w:cs="Times New Roman"/>
          <w:bCs/>
          <w:sz w:val="24"/>
          <w:szCs w:val="24"/>
        </w:rPr>
        <w:t>Penelitian ini menghasilkan carousel Instagram sebagai media edukasi Fibonacci Retracement dengan metode Design Thinking. Hasil pengujian menunjukkan bahwa carousel menarik, mudah dibaca, runtut, dan membantu trader pemula memahami materi secara bertahap. Saran pengembangan selanjutnya adalah memperjelas materi Fibonacci, swing high, swing low, entry, dan target extension, serta merapikan layout, tipografi, bahasa, dan gambar agar desain lebih konsisten.</w:t>
      </w:r>
    </w:p>
    <w:p w14:paraId="31B5B9C4" w14:textId="77777777" w:rsidR="005D7B3B" w:rsidRPr="007A0531" w:rsidRDefault="005D7B3B" w:rsidP="005D7B3B">
      <w:pPr>
        <w:spacing w:after="0" w:line="360" w:lineRule="auto"/>
        <w:ind w:right="284" w:firstLine="567"/>
        <w:jc w:val="both"/>
        <w:rPr>
          <w:rFonts w:ascii="Times New Roman" w:eastAsia="Times New Roman" w:hAnsi="Times New Roman" w:cs="Times New Roman"/>
          <w:bCs/>
          <w:sz w:val="24"/>
          <w:szCs w:val="24"/>
        </w:rPr>
      </w:pPr>
    </w:p>
    <w:p w14:paraId="2E404557" w14:textId="7D93EC4F" w:rsidR="00BB77EA" w:rsidRPr="00005B7F" w:rsidRDefault="00390012" w:rsidP="005D7B3B">
      <w:pPr>
        <w:spacing w:after="0" w:line="360" w:lineRule="auto"/>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DAFTAR REFERENSI</w:t>
      </w:r>
    </w:p>
    <w:bookmarkStart w:id="0" w:name="_heading=h.gjdgxs" w:colFirst="0" w:colLast="0"/>
    <w:bookmarkEnd w:id="0"/>
    <w:p w14:paraId="2443BBD8" w14:textId="7BB6FF7D" w:rsidR="004B4ECC" w:rsidRPr="005D7B3B" w:rsidRDefault="003A6FDE"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eastAsia="Times New Roman" w:hAnsi="Times New Roman" w:cs="Times New Roman"/>
          <w:color w:val="222222"/>
          <w:sz w:val="24"/>
          <w:szCs w:val="24"/>
        </w:rPr>
        <w:fldChar w:fldCharType="begin" w:fldLock="1"/>
      </w:r>
      <w:r w:rsidRPr="005D7B3B">
        <w:rPr>
          <w:rFonts w:ascii="Times New Roman" w:eastAsia="Times New Roman" w:hAnsi="Times New Roman" w:cs="Times New Roman"/>
          <w:color w:val="222222"/>
          <w:sz w:val="24"/>
          <w:szCs w:val="24"/>
        </w:rPr>
        <w:instrText xml:space="preserve">ADDIN Mendeley Bibliography CSL_BIBLIOGRAPHY </w:instrText>
      </w:r>
      <w:r w:rsidRPr="005D7B3B">
        <w:rPr>
          <w:rFonts w:ascii="Times New Roman" w:eastAsia="Times New Roman" w:hAnsi="Times New Roman" w:cs="Times New Roman"/>
          <w:color w:val="222222"/>
          <w:sz w:val="24"/>
          <w:szCs w:val="24"/>
        </w:rPr>
        <w:fldChar w:fldCharType="separate"/>
      </w:r>
      <w:r w:rsidR="004B4ECC" w:rsidRPr="005D7B3B">
        <w:rPr>
          <w:rFonts w:ascii="Times New Roman" w:hAnsi="Times New Roman" w:cs="Times New Roman"/>
          <w:noProof/>
          <w:sz w:val="24"/>
        </w:rPr>
        <w:t xml:space="preserve">Abidin, A. Z., Pandoyo, P., &amp; Ahadin, A. (2021). Analisis Manajerial Entry Dan Exit Menggunakan Fibonacci Retracement Pada Bisnis Forex Trading (Studi Kasus PT. MRG Mega Berjangka Kuningan-Jakarta). </w:t>
      </w:r>
      <w:r w:rsidR="004B4ECC" w:rsidRPr="005D7B3B">
        <w:rPr>
          <w:rFonts w:ascii="Times New Roman" w:hAnsi="Times New Roman" w:cs="Times New Roman"/>
          <w:i/>
          <w:iCs/>
          <w:noProof/>
          <w:sz w:val="24"/>
        </w:rPr>
        <w:t>JAMBIS: Jurnal Administrasi Bisnis</w:t>
      </w:r>
      <w:r w:rsidR="004B4ECC" w:rsidRPr="005D7B3B">
        <w:rPr>
          <w:rFonts w:ascii="Times New Roman" w:hAnsi="Times New Roman" w:cs="Times New Roman"/>
          <w:noProof/>
          <w:sz w:val="24"/>
        </w:rPr>
        <w:t xml:space="preserve">, </w:t>
      </w:r>
      <w:r w:rsidR="004B4ECC" w:rsidRPr="005D7B3B">
        <w:rPr>
          <w:rFonts w:ascii="Times New Roman" w:hAnsi="Times New Roman" w:cs="Times New Roman"/>
          <w:i/>
          <w:iCs/>
          <w:noProof/>
          <w:sz w:val="24"/>
        </w:rPr>
        <w:t>1</w:t>
      </w:r>
      <w:r w:rsidR="004B4ECC" w:rsidRPr="005D7B3B">
        <w:rPr>
          <w:rFonts w:ascii="Times New Roman" w:hAnsi="Times New Roman" w:cs="Times New Roman"/>
          <w:noProof/>
          <w:sz w:val="24"/>
        </w:rPr>
        <w:t>(4), 332–337. https://ojs.stiami.ac.id/index.php/JUMABI/article/view/1834</w:t>
      </w:r>
    </w:p>
    <w:p w14:paraId="558A0BBC"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Agusta, M., &amp; Letuna, N. (2021). Instragram Sebagai Media Edukasi Vaksin Covid-19 Di Indonesia Instragram As an Educational Media for Covid-19 Vaccines in Indonesia. </w:t>
      </w:r>
      <w:r w:rsidRPr="005D7B3B">
        <w:rPr>
          <w:rFonts w:ascii="Times New Roman" w:hAnsi="Times New Roman" w:cs="Times New Roman"/>
          <w:i/>
          <w:iCs/>
          <w:noProof/>
          <w:sz w:val="24"/>
        </w:rPr>
        <w:t>Jurnal Communio: Jurnal Ilmu Komunikasi</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0</w:t>
      </w:r>
      <w:r w:rsidRPr="005D7B3B">
        <w:rPr>
          <w:rFonts w:ascii="Times New Roman" w:hAnsi="Times New Roman" w:cs="Times New Roman"/>
          <w:noProof/>
          <w:sz w:val="24"/>
        </w:rPr>
        <w:t>(1), 88–106.</w:t>
      </w:r>
    </w:p>
    <w:p w14:paraId="2BF102F7"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Almira, R., Surahman, A., Riansyah, M. I., &amp; Haq, D. Al. (2026). </w:t>
      </w:r>
      <w:r w:rsidRPr="005D7B3B">
        <w:rPr>
          <w:rFonts w:ascii="Times New Roman" w:hAnsi="Times New Roman" w:cs="Times New Roman"/>
          <w:i/>
          <w:iCs/>
          <w:noProof/>
          <w:sz w:val="24"/>
        </w:rPr>
        <w:t>Perancangan Media Sosial Sebagai Sumber Informasi Tumbuh Kembang Anak bagi Orang Tua Muda</w:t>
      </w:r>
      <w:r w:rsidRPr="005D7B3B">
        <w:rPr>
          <w:rFonts w:ascii="Times New Roman" w:hAnsi="Times New Roman" w:cs="Times New Roman"/>
          <w:noProof/>
          <w:sz w:val="24"/>
        </w:rPr>
        <w:t>. 229–237.</w:t>
      </w:r>
    </w:p>
    <w:p w14:paraId="580B8523"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Avian, B. D., Setiawan, K., &amp; Matahari, T. (2022). Perancangan Kampanye Iklan di Instagram untuk Sebuah Perusahaan Jasa Kebugaran. </w:t>
      </w:r>
      <w:r w:rsidRPr="005D7B3B">
        <w:rPr>
          <w:rFonts w:ascii="Times New Roman" w:hAnsi="Times New Roman" w:cs="Times New Roman"/>
          <w:i/>
          <w:iCs/>
          <w:noProof/>
          <w:sz w:val="24"/>
        </w:rPr>
        <w:t>Rupak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Vol. 4 No. 1 (2021): Rupaka Juli</w:t>
      </w:r>
      <w:r w:rsidRPr="005D7B3B">
        <w:rPr>
          <w:rFonts w:ascii="Times New Roman" w:hAnsi="Times New Roman" w:cs="Times New Roman"/>
          <w:noProof/>
          <w:sz w:val="24"/>
        </w:rPr>
        <w:t>-</w:t>
      </w:r>
      <w:r w:rsidRPr="005D7B3B">
        <w:rPr>
          <w:rFonts w:ascii="Times New Roman" w:hAnsi="Times New Roman" w:cs="Times New Roman"/>
          <w:i/>
          <w:iCs/>
          <w:noProof/>
          <w:sz w:val="24"/>
        </w:rPr>
        <w:t>Desember 2021</w:t>
      </w:r>
      <w:r w:rsidRPr="005D7B3B">
        <w:rPr>
          <w:rFonts w:ascii="Times New Roman" w:hAnsi="Times New Roman" w:cs="Times New Roman"/>
          <w:noProof/>
          <w:sz w:val="24"/>
        </w:rPr>
        <w:t>, 1–8.</w:t>
      </w:r>
    </w:p>
    <w:p w14:paraId="4CFF6D86"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Bainuri, Z. H., &amp; Bachtiar, W. (2025a). Analisis Prinsip Desain Visual Pada Instagram @Kominfobogor Untuk Menyampaikan Informasi Kepada Publik. </w:t>
      </w:r>
      <w:r w:rsidRPr="005D7B3B">
        <w:rPr>
          <w:rFonts w:ascii="Times New Roman" w:hAnsi="Times New Roman" w:cs="Times New Roman"/>
          <w:i/>
          <w:iCs/>
          <w:noProof/>
          <w:sz w:val="24"/>
        </w:rPr>
        <w:t xml:space="preserve">Jurnal Sarjana Ilmu </w:t>
      </w:r>
      <w:r w:rsidRPr="005D7B3B">
        <w:rPr>
          <w:rFonts w:ascii="Times New Roman" w:hAnsi="Times New Roman" w:cs="Times New Roman"/>
          <w:i/>
          <w:iCs/>
          <w:noProof/>
          <w:sz w:val="24"/>
        </w:rPr>
        <w:lastRenderedPageBreak/>
        <w:t>Komunikasi (J-SIKOM)</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6</w:t>
      </w:r>
      <w:r w:rsidRPr="005D7B3B">
        <w:rPr>
          <w:rFonts w:ascii="Times New Roman" w:hAnsi="Times New Roman" w:cs="Times New Roman"/>
          <w:noProof/>
          <w:sz w:val="24"/>
        </w:rPr>
        <w:t>(1), 102–117. https://doi.org/10.36085/jsikom.v6i1.8230</w:t>
      </w:r>
    </w:p>
    <w:p w14:paraId="7E199766"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Bainuri, Z. H., &amp; Bachtiar, W. (2025b). Analisis Prinsip Desain Visual Pada Instagram @Kominfobogor Untuk Menyampaikan Informasi Kepada Publik. </w:t>
      </w:r>
      <w:r w:rsidRPr="005D7B3B">
        <w:rPr>
          <w:rFonts w:ascii="Times New Roman" w:hAnsi="Times New Roman" w:cs="Times New Roman"/>
          <w:i/>
          <w:iCs/>
          <w:noProof/>
          <w:sz w:val="24"/>
        </w:rPr>
        <w:t>Jurnal Sarjana Ilmu Komunikasi (J-SIKOM)</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6</w:t>
      </w:r>
      <w:r w:rsidRPr="005D7B3B">
        <w:rPr>
          <w:rFonts w:ascii="Times New Roman" w:hAnsi="Times New Roman" w:cs="Times New Roman"/>
          <w:noProof/>
          <w:sz w:val="24"/>
        </w:rPr>
        <w:t>(1), 102–117. https://doi.org/10.36085/jsikom.v6i1.8230</w:t>
      </w:r>
    </w:p>
    <w:p w14:paraId="36D22F92"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Bangsawan, A., Noviadji, B. R., &amp; Spanic, B. A. (2023). Perancangan Microblog Instagram Tentang Kesehatan Jantung Untuk Usia 18-22 Tahun. </w:t>
      </w:r>
      <w:r w:rsidRPr="005D7B3B">
        <w:rPr>
          <w:rFonts w:ascii="Times New Roman" w:hAnsi="Times New Roman" w:cs="Times New Roman"/>
          <w:i/>
          <w:iCs/>
          <w:noProof/>
          <w:sz w:val="24"/>
        </w:rPr>
        <w:t>Visual Heritage: Jurnal Kreasi Seni Dan Buday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6</w:t>
      </w:r>
      <w:r w:rsidRPr="005D7B3B">
        <w:rPr>
          <w:rFonts w:ascii="Times New Roman" w:hAnsi="Times New Roman" w:cs="Times New Roman"/>
          <w:noProof/>
          <w:sz w:val="24"/>
        </w:rPr>
        <w:t>(1), 60–68. https://doi.org/10.30998/vh.v6i1.8881</w:t>
      </w:r>
    </w:p>
    <w:p w14:paraId="3877D645"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Damara, A. A., &amp; Dharma, B. A. (2022). Pemanfaatan Media Sosial Instagram sebagai Media Edukasi untuk Meningkatkan Motivasi Belajar Siswa. </w:t>
      </w:r>
      <w:r w:rsidRPr="005D7B3B">
        <w:rPr>
          <w:rFonts w:ascii="Times New Roman" w:hAnsi="Times New Roman" w:cs="Times New Roman"/>
          <w:i/>
          <w:iCs/>
          <w:noProof/>
          <w:sz w:val="24"/>
        </w:rPr>
        <w:t>Jurnal Ekonomi, Bisnis Dan Pendidikan (JEBP)</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2</w:t>
      </w:r>
      <w:r w:rsidRPr="005D7B3B">
        <w:rPr>
          <w:rFonts w:ascii="Times New Roman" w:hAnsi="Times New Roman" w:cs="Times New Roman"/>
          <w:noProof/>
          <w:sz w:val="24"/>
        </w:rPr>
        <w:t>(2), 216–225. https://doi.org/10.17977/um066v2i22022p216-225</w:t>
      </w:r>
    </w:p>
    <w:p w14:paraId="6863F3EC"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Irnanda, Daniar, Sutejo. (2025). Perancangan Unggahan Carousel Sebagai Media Edukasi dan Promosi dalam Instagram Petshop Azria Vet Care. </w:t>
      </w:r>
      <w:r w:rsidRPr="005D7B3B">
        <w:rPr>
          <w:rFonts w:ascii="Times New Roman" w:hAnsi="Times New Roman" w:cs="Times New Roman"/>
          <w:i/>
          <w:iCs/>
          <w:noProof/>
          <w:sz w:val="24"/>
        </w:rPr>
        <w:t>Arus Jurnal Sosial Dan Humaniora (AJSH)</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5</w:t>
      </w:r>
      <w:r w:rsidRPr="005D7B3B">
        <w:rPr>
          <w:rFonts w:ascii="Times New Roman" w:hAnsi="Times New Roman" w:cs="Times New Roman"/>
          <w:noProof/>
          <w:sz w:val="24"/>
        </w:rPr>
        <w:t>(3). http://jurnal.ardenjaya.com/index.php/ajsh</w:t>
      </w:r>
    </w:p>
    <w:p w14:paraId="5D91A349"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Mononutu, A. C., Agung, A., Bagus, N., Yudha, K., &amp; Purwita, D. G. (2026). Analisis elemen visual carousel Instagram Griya Luhu dalam edukasi pengelolaan sampah Pendahuluann. </w:t>
      </w:r>
      <w:r w:rsidRPr="005D7B3B">
        <w:rPr>
          <w:rFonts w:ascii="Times New Roman" w:hAnsi="Times New Roman" w:cs="Times New Roman"/>
          <w:i/>
          <w:iCs/>
          <w:noProof/>
          <w:sz w:val="24"/>
        </w:rPr>
        <w:t>Konvergensi : Jurnal Ilmiah Ilmu Komunikasi</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3</w:t>
      </w:r>
      <w:r w:rsidRPr="005D7B3B">
        <w:rPr>
          <w:rFonts w:ascii="Times New Roman" w:hAnsi="Times New Roman" w:cs="Times New Roman"/>
          <w:noProof/>
          <w:sz w:val="24"/>
        </w:rPr>
        <w:t>(3), 844–856.</w:t>
      </w:r>
    </w:p>
    <w:p w14:paraId="37321FB5"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Nurchoiriyah, A. P., Sofia, E., Beri, F., &amp; Djasuli, M. (2025). Jurnal Maneksi (Management Ekonomi Dan Akuntansi). </w:t>
      </w:r>
      <w:r w:rsidRPr="005D7B3B">
        <w:rPr>
          <w:rFonts w:ascii="Times New Roman" w:hAnsi="Times New Roman" w:cs="Times New Roman"/>
          <w:i/>
          <w:iCs/>
          <w:noProof/>
          <w:sz w:val="24"/>
        </w:rPr>
        <w:t>Jurnal Maneksi (Management Ekonomi Dan Akuntansi)</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4</w:t>
      </w:r>
      <w:r w:rsidRPr="005D7B3B">
        <w:rPr>
          <w:rFonts w:ascii="Times New Roman" w:hAnsi="Times New Roman" w:cs="Times New Roman"/>
          <w:noProof/>
          <w:sz w:val="24"/>
        </w:rPr>
        <w:t>(03), 1066–1076. https://doi.org/10.31959/jm.v14ix.2983</w:t>
      </w:r>
    </w:p>
    <w:p w14:paraId="18F723B8"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Rajagukguk, R. J., &amp; Susanti, E. (2024). Peranan Sosial Media dalam Mengedukasi Generasi Muda Mengenai Literasi Keuangan untuk Membangun Kebiasaan Menabung. </w:t>
      </w:r>
      <w:r w:rsidRPr="005D7B3B">
        <w:rPr>
          <w:rFonts w:ascii="Times New Roman" w:hAnsi="Times New Roman" w:cs="Times New Roman"/>
          <w:i/>
          <w:iCs/>
          <w:noProof/>
          <w:sz w:val="24"/>
        </w:rPr>
        <w:t>Ideas: Jurnal Pendidikan, Sosial, Dan Buday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0</w:t>
      </w:r>
      <w:r w:rsidRPr="005D7B3B">
        <w:rPr>
          <w:rFonts w:ascii="Times New Roman" w:hAnsi="Times New Roman" w:cs="Times New Roman"/>
          <w:noProof/>
          <w:sz w:val="24"/>
        </w:rPr>
        <w:t>(2), 415. https://doi.org/10.32884/ideas.v10i2.1717</w:t>
      </w:r>
    </w:p>
    <w:p w14:paraId="5C220FD3"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Rimbawan, A., Kadek, I., Putra Wijaya, A., Nyoman, I., Sumadewa, Y., Nyoman, N., &amp; Suryani, D. (2024). </w:t>
      </w:r>
      <w:r w:rsidRPr="005D7B3B">
        <w:rPr>
          <w:rFonts w:ascii="Times New Roman" w:hAnsi="Times New Roman" w:cs="Times New Roman"/>
          <w:i/>
          <w:iCs/>
          <w:noProof/>
          <w:sz w:val="24"/>
        </w:rPr>
        <w:t>Re-branding Identitas Visual dalam Desain Kemasan Amenities Hospitality untuk Memperkuat Citra Merek</w:t>
      </w:r>
      <w:r w:rsidRPr="005D7B3B">
        <w:rPr>
          <w:rFonts w:ascii="Times New Roman" w:hAnsi="Times New Roman" w:cs="Times New Roman"/>
          <w:noProof/>
          <w:sz w:val="24"/>
        </w:rPr>
        <w:t xml:space="preserve"> (Vol. 6, Issue 1). https://journal.universitasbumigora.ac.id/index.php/sasak/index</w:t>
      </w:r>
      <w:r w:rsidRPr="005D7B3B">
        <w:rPr>
          <w:rFonts w:ascii="Segoe UI Symbol" w:hAnsi="Segoe UI Symbol" w:cs="Segoe UI Symbol"/>
          <w:noProof/>
          <w:sz w:val="24"/>
        </w:rPr>
        <w:t>❒</w:t>
      </w:r>
      <w:r w:rsidRPr="005D7B3B">
        <w:rPr>
          <w:rFonts w:ascii="Times New Roman" w:hAnsi="Times New Roman" w:cs="Times New Roman"/>
          <w:noProof/>
          <w:sz w:val="24"/>
        </w:rPr>
        <w:t>244</w:t>
      </w:r>
    </w:p>
    <w:p w14:paraId="21C60485"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Safitri, L. A., &amp; Dewa, C. B. (2022). Analisa Pengaruh Literasi Keuangan Melalui Media Sosial Instagram Terhadap Pengelolaan Keuangan Generasi-Z. </w:t>
      </w:r>
      <w:r w:rsidRPr="005D7B3B">
        <w:rPr>
          <w:rFonts w:ascii="Times New Roman" w:hAnsi="Times New Roman" w:cs="Times New Roman"/>
          <w:i/>
          <w:iCs/>
          <w:noProof/>
          <w:sz w:val="24"/>
        </w:rPr>
        <w:t>ASSET: Jurnal Manajemen Dan Bisnis</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5</w:t>
      </w:r>
      <w:r w:rsidRPr="005D7B3B">
        <w:rPr>
          <w:rFonts w:ascii="Times New Roman" w:hAnsi="Times New Roman" w:cs="Times New Roman"/>
          <w:noProof/>
          <w:sz w:val="24"/>
        </w:rPr>
        <w:t>(2). https://doi.org/10.24269/asset.v5i2.6030</w:t>
      </w:r>
    </w:p>
    <w:p w14:paraId="44A82740"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Sandra, F., Nugraha, R., &amp; Ahdiyat, A. N. (2024). Perancangan Microblog Instagram Sebagai Media Kampanye Edukasi Gaslighting. </w:t>
      </w:r>
      <w:r w:rsidRPr="005D7B3B">
        <w:rPr>
          <w:rFonts w:ascii="Times New Roman" w:hAnsi="Times New Roman" w:cs="Times New Roman"/>
          <w:i/>
          <w:iCs/>
          <w:noProof/>
          <w:sz w:val="24"/>
        </w:rPr>
        <w:t>Visual Heritage: Jurnal Kreasi Seni Dan Buday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7</w:t>
      </w:r>
      <w:r w:rsidRPr="005D7B3B">
        <w:rPr>
          <w:rFonts w:ascii="Times New Roman" w:hAnsi="Times New Roman" w:cs="Times New Roman"/>
          <w:noProof/>
          <w:sz w:val="24"/>
        </w:rPr>
        <w:t>(1), 210–219. https://doi.org/10.30998/vh.v7i1.8592</w:t>
      </w:r>
    </w:p>
    <w:p w14:paraId="01F6A04A"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Suminto, M. A. (2022). Headline &amp; Layout Aplikatif Dalam Trend Perancangan Desain Carousel Pada Konten Sosial Media. </w:t>
      </w:r>
      <w:r w:rsidRPr="005D7B3B">
        <w:rPr>
          <w:rFonts w:ascii="Times New Roman" w:hAnsi="Times New Roman" w:cs="Times New Roman"/>
          <w:i/>
          <w:iCs/>
          <w:noProof/>
          <w:sz w:val="24"/>
        </w:rPr>
        <w:t>Prosiding SNADES 2022</w:t>
      </w:r>
      <w:r w:rsidRPr="005D7B3B">
        <w:rPr>
          <w:rFonts w:ascii="Times New Roman" w:hAnsi="Times New Roman" w:cs="Times New Roman"/>
          <w:noProof/>
          <w:sz w:val="24"/>
        </w:rPr>
        <w:t>, 104–113. http://repository.upnjatim.ac.id/id/eprint/9977</w:t>
      </w:r>
    </w:p>
    <w:p w14:paraId="6D6FE8C8"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Susanto, A., Riyanto, B., &amp; Ardianto, D. T. (2024). Perancangan Infografis Sejarah Museum Radya Pustaka Sebagai Media Edukasi Anak Kelas 5-6 Sd. </w:t>
      </w:r>
      <w:r w:rsidRPr="005D7B3B">
        <w:rPr>
          <w:rFonts w:ascii="Times New Roman" w:hAnsi="Times New Roman" w:cs="Times New Roman"/>
          <w:i/>
          <w:iCs/>
          <w:noProof/>
          <w:sz w:val="24"/>
        </w:rPr>
        <w:t>ANDHARUPA: Jurnal Desain Komunikasi Visual &amp; Multimedi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0</w:t>
      </w:r>
      <w:r w:rsidRPr="005D7B3B">
        <w:rPr>
          <w:rFonts w:ascii="Times New Roman" w:hAnsi="Times New Roman" w:cs="Times New Roman"/>
          <w:noProof/>
          <w:sz w:val="24"/>
        </w:rPr>
        <w:t>(01), 129–141. https://doi.org/10.33633/andharupa.v10i01.9665</w:t>
      </w:r>
    </w:p>
    <w:p w14:paraId="79423FCF"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Syaputra, A. A., &amp; Mahendra, A. I. (2023). PENERAPAN PRINSIP DESAIN KOMUNIKASI VISUAL PADA INSTAGRAM @kpudiy GUNA MEMENUHI KEBUTUHAN INFORMASI. </w:t>
      </w:r>
      <w:r w:rsidRPr="005D7B3B">
        <w:rPr>
          <w:rFonts w:ascii="Times New Roman" w:hAnsi="Times New Roman" w:cs="Times New Roman"/>
          <w:i/>
          <w:iCs/>
          <w:noProof/>
          <w:sz w:val="24"/>
        </w:rPr>
        <w:t>Jurnal Ilmiah Global Education</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4</w:t>
      </w:r>
      <w:r w:rsidRPr="005D7B3B">
        <w:rPr>
          <w:rFonts w:ascii="Times New Roman" w:hAnsi="Times New Roman" w:cs="Times New Roman"/>
          <w:noProof/>
          <w:sz w:val="24"/>
        </w:rPr>
        <w:t xml:space="preserve">(3), 1564–1582. </w:t>
      </w:r>
      <w:r w:rsidRPr="005D7B3B">
        <w:rPr>
          <w:rFonts w:ascii="Times New Roman" w:hAnsi="Times New Roman" w:cs="Times New Roman"/>
          <w:noProof/>
          <w:sz w:val="24"/>
        </w:rPr>
        <w:lastRenderedPageBreak/>
        <w:t>https://doi.org/10.55681/jige.v4i3.1076</w:t>
      </w:r>
    </w:p>
    <w:p w14:paraId="7D96E267"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Tarjono, Atiqah, R. R., Utami, E. Y., Herawati, &amp; Anggraini, A. (2025). The Influence of Financial Literacy on Investment Interest with Financial Behavior as a Moderating Variable. </w:t>
      </w:r>
      <w:r w:rsidRPr="005D7B3B">
        <w:rPr>
          <w:rFonts w:ascii="Times New Roman" w:hAnsi="Times New Roman" w:cs="Times New Roman"/>
          <w:i/>
          <w:iCs/>
          <w:noProof/>
          <w:sz w:val="24"/>
        </w:rPr>
        <w:t>Edunomik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9</w:t>
      </w:r>
      <w:r w:rsidRPr="005D7B3B">
        <w:rPr>
          <w:rFonts w:ascii="Times New Roman" w:hAnsi="Times New Roman" w:cs="Times New Roman"/>
          <w:noProof/>
          <w:sz w:val="24"/>
        </w:rPr>
        <w:t>(1), 1–10. https://jurnal.stie-aas.ac.id/index.php/jie/article/view/16407</w:t>
      </w:r>
    </w:p>
    <w:p w14:paraId="20789383"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Wijaya, D. E., Nasor, M., &amp; Istiani, A. N. (2026). Jurnal Ilmu Komunikasi Desain Grafis sebagai Media Dakwah Digital : Analisis Komunikasi Visual pada Akun Instagram @ uinradenintan. </w:t>
      </w:r>
      <w:r w:rsidRPr="005D7B3B">
        <w:rPr>
          <w:rFonts w:ascii="Times New Roman" w:hAnsi="Times New Roman" w:cs="Times New Roman"/>
          <w:i/>
          <w:iCs/>
          <w:noProof/>
          <w:sz w:val="24"/>
        </w:rPr>
        <w:t>Jurnal Ilmu Komunikasi (J-IKA)</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13</w:t>
      </w:r>
      <w:r w:rsidRPr="005D7B3B">
        <w:rPr>
          <w:rFonts w:ascii="Times New Roman" w:hAnsi="Times New Roman" w:cs="Times New Roman"/>
          <w:noProof/>
          <w:sz w:val="24"/>
        </w:rPr>
        <w:t>(1), 60–68. https://jurnal.bsi.ac.id/index.php/jika%0ADesain</w:t>
      </w:r>
    </w:p>
    <w:p w14:paraId="4CBFD970" w14:textId="77777777" w:rsidR="004B4ECC" w:rsidRPr="005D7B3B" w:rsidRDefault="004B4ECC" w:rsidP="00B513C3">
      <w:pPr>
        <w:widowControl w:val="0"/>
        <w:autoSpaceDE w:val="0"/>
        <w:autoSpaceDN w:val="0"/>
        <w:adjustRightInd w:val="0"/>
        <w:spacing w:after="120" w:line="240" w:lineRule="auto"/>
        <w:ind w:left="482" w:hanging="482"/>
        <w:rPr>
          <w:rFonts w:ascii="Times New Roman" w:hAnsi="Times New Roman" w:cs="Times New Roman"/>
          <w:noProof/>
          <w:sz w:val="24"/>
        </w:rPr>
      </w:pPr>
      <w:r w:rsidRPr="005D7B3B">
        <w:rPr>
          <w:rFonts w:ascii="Times New Roman" w:hAnsi="Times New Roman" w:cs="Times New Roman"/>
          <w:noProof/>
          <w:sz w:val="24"/>
        </w:rPr>
        <w:t xml:space="preserve">Yuda, U. W., Syahwali, A. J., &amp; Sutabri, T. (2025). Perbandingan Kinerja Algoritma Fibonacci Retracement dalam Prediksi Pergerakan Harga Saham. </w:t>
      </w:r>
      <w:r w:rsidRPr="005D7B3B">
        <w:rPr>
          <w:rFonts w:ascii="Times New Roman" w:hAnsi="Times New Roman" w:cs="Times New Roman"/>
          <w:i/>
          <w:iCs/>
          <w:noProof/>
          <w:sz w:val="24"/>
        </w:rPr>
        <w:t>Jurnal Manajemen Informatika &amp; Teknologi</w:t>
      </w:r>
      <w:r w:rsidRPr="005D7B3B">
        <w:rPr>
          <w:rFonts w:ascii="Times New Roman" w:hAnsi="Times New Roman" w:cs="Times New Roman"/>
          <w:noProof/>
          <w:sz w:val="24"/>
        </w:rPr>
        <w:t xml:space="preserve">, </w:t>
      </w:r>
      <w:r w:rsidRPr="005D7B3B">
        <w:rPr>
          <w:rFonts w:ascii="Times New Roman" w:hAnsi="Times New Roman" w:cs="Times New Roman"/>
          <w:i/>
          <w:iCs/>
          <w:noProof/>
          <w:sz w:val="24"/>
        </w:rPr>
        <w:t>5</w:t>
      </w:r>
      <w:r w:rsidRPr="005D7B3B">
        <w:rPr>
          <w:rFonts w:ascii="Times New Roman" w:hAnsi="Times New Roman" w:cs="Times New Roman"/>
          <w:noProof/>
          <w:sz w:val="24"/>
        </w:rPr>
        <w:t>(1), 208–216.</w:t>
      </w:r>
    </w:p>
    <w:p w14:paraId="32CE95B4" w14:textId="6E9E54CD" w:rsidR="00BB77EA" w:rsidRPr="003A6FDE" w:rsidRDefault="003A6FDE" w:rsidP="005D7B3B">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120" w:line="240" w:lineRule="auto"/>
        <w:ind w:left="567" w:hanging="567"/>
        <w:jc w:val="both"/>
        <w:rPr>
          <w:rFonts w:ascii="Times New Roman" w:eastAsia="Times New Roman" w:hAnsi="Times New Roman" w:cs="Times New Roman"/>
          <w:color w:val="222222"/>
          <w:sz w:val="24"/>
          <w:szCs w:val="24"/>
        </w:rPr>
      </w:pPr>
      <w:r w:rsidRPr="005D7B3B">
        <w:rPr>
          <w:rFonts w:ascii="Times New Roman" w:eastAsia="Times New Roman" w:hAnsi="Times New Roman" w:cs="Times New Roman"/>
          <w:color w:val="222222"/>
          <w:sz w:val="24"/>
          <w:szCs w:val="24"/>
        </w:rPr>
        <w:fldChar w:fldCharType="end"/>
      </w:r>
    </w:p>
    <w:sectPr w:rsidR="00BB77EA" w:rsidRPr="003A6FDE" w:rsidSect="00B513C3">
      <w:headerReference w:type="even" r:id="rId20"/>
      <w:headerReference w:type="default" r:id="rId21"/>
      <w:footerReference w:type="even" r:id="rId22"/>
      <w:headerReference w:type="first" r:id="rId23"/>
      <w:footerReference w:type="first" r:id="rId24"/>
      <w:pgSz w:w="11906" w:h="16838"/>
      <w:pgMar w:top="1440" w:right="1440" w:bottom="1440" w:left="1440" w:header="0" w:footer="0" w:gutter="0"/>
      <w:pgNumType w:start="1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A25FF" w14:textId="77777777" w:rsidR="00DB046A" w:rsidRDefault="00DB046A">
      <w:pPr>
        <w:spacing w:after="0" w:line="240" w:lineRule="auto"/>
      </w:pPr>
      <w:r>
        <w:separator/>
      </w:r>
    </w:p>
  </w:endnote>
  <w:endnote w:type="continuationSeparator" w:id="0">
    <w:p w14:paraId="08D30291" w14:textId="77777777" w:rsidR="00DB046A" w:rsidRDefault="00DB04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7A517" w14:textId="143DA85E" w:rsidR="00D754CB" w:rsidRDefault="00D754CB" w:rsidP="00D754CB">
    <w:pPr>
      <w:tabs>
        <w:tab w:val="center" w:pos="4513"/>
        <w:tab w:val="right" w:pos="9026"/>
      </w:tabs>
      <w:spacing w:after="0" w:line="240" w:lineRule="auto"/>
      <w:rPr>
        <w:rFonts w:ascii="Tahoma" w:eastAsia="Tahoma" w:hAnsi="Tahoma" w:cs="Tahoma"/>
        <w:sz w:val="20"/>
        <w:szCs w:val="20"/>
      </w:rPr>
    </w:pPr>
    <w:r>
      <w:rPr>
        <w:noProof/>
        <w:lang w:val="en-US"/>
      </w:rPr>
      <mc:AlternateContent>
        <mc:Choice Requires="wps">
          <w:drawing>
            <wp:anchor distT="0" distB="0" distL="114299" distR="114299" simplePos="0" relativeHeight="251679744" behindDoc="0" locked="0" layoutInCell="1" hidden="0" allowOverlap="1" wp14:anchorId="66F9C499" wp14:editId="1E697F1D">
              <wp:simplePos x="0" y="0"/>
              <wp:positionH relativeFrom="column">
                <wp:posOffset>227965</wp:posOffset>
              </wp:positionH>
              <wp:positionV relativeFrom="paragraph">
                <wp:posOffset>56041</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72272BCD" id="_x0000_t32" coordsize="21600,21600" o:spt="32" o:oned="t" path="m,l21600,21600e" filled="f">
              <v:path arrowok="t" fillok="f" o:connecttype="none"/>
              <o:lock v:ext="edit" shapetype="t"/>
            </v:shapetype>
            <v:shape id="Straight Arrow Connector 657" o:spid="_x0000_s1026" type="#_x0000_t32" style="position:absolute;margin-left:17.95pt;margin-top:4.4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" strokeweight="1pt"/>
          </w:pict>
        </mc:Fallback>
      </mc:AlternateContent>
    </w:r>
  </w:p>
  <w:p w14:paraId="78B53C5E" w14:textId="08327EF8" w:rsidR="00D754CB" w:rsidRPr="00231E50" w:rsidRDefault="00D754CB" w:rsidP="00D754CB">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2</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lang w:val="en-US"/>
      </w:rPr>
      <w:t>JITI</w:t>
    </w:r>
    <w:r>
      <w:rPr>
        <w:rFonts w:ascii="Tahoma" w:eastAsia="Tahoma" w:hAnsi="Tahoma" w:cs="Tahoma"/>
        <w:sz w:val="20"/>
        <w:szCs w:val="20"/>
      </w:rPr>
      <w:t xml:space="preserve"> - VOLUME </w:t>
    </w:r>
    <w:r>
      <w:rPr>
        <w:rFonts w:ascii="Tahoma" w:eastAsia="Tahoma" w:hAnsi="Tahoma" w:cs="Tahoma"/>
        <w:sz w:val="20"/>
        <w:szCs w:val="20"/>
        <w:lang w:val="en-GB"/>
      </w:rPr>
      <w:t>4</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 xml:space="preserve">Juli </w:t>
    </w:r>
    <w:r>
      <w:rPr>
        <w:rFonts w:ascii="Tahoma" w:eastAsia="Tahoma" w:hAnsi="Tahoma" w:cs="Tahoma"/>
        <w:sz w:val="20"/>
        <w:szCs w:val="20"/>
      </w:rPr>
      <w:t>202</w:t>
    </w:r>
    <w:r>
      <w:rPr>
        <w:noProof/>
        <w:lang w:val="en-US"/>
      </w:rPr>
      <mc:AlternateContent>
        <mc:Choice Requires="wps">
          <w:drawing>
            <wp:anchor distT="0" distB="0" distL="114300" distR="114300" simplePos="0" relativeHeight="251680768" behindDoc="0" locked="0" layoutInCell="1" hidden="0" allowOverlap="1" wp14:anchorId="46B0DF26" wp14:editId="0A6DA174">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7255A42A" id="Straight Arrow Connector 659" o:spid="_x0000_s1026" type="#_x0000_t32" style="position:absolute;margin-left:28pt;margin-top:12pt;width:0;height: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" strokecolor="windowText">
              <v:stroke startarrowwidth="narrow" startarrowlength="short" endarrowwidth="narrow" endarrowlength="short" joinstyle="miter"/>
            </v:shape>
          </w:pict>
        </mc:Fallback>
      </mc:AlternateContent>
    </w:r>
    <w:r>
      <w:rPr>
        <w:rFonts w:ascii="Tahoma" w:eastAsia="Tahoma" w:hAnsi="Tahoma" w:cs="Tahoma"/>
        <w:sz w:val="20"/>
        <w:szCs w:val="20"/>
        <w:lang w:val="en-US"/>
      </w:rPr>
      <w:t>6</w:t>
    </w:r>
  </w:p>
  <w:p w14:paraId="5BD9DA42" w14:textId="77777777" w:rsidR="00D754CB" w:rsidRPr="00D754CB" w:rsidRDefault="00D754CB" w:rsidP="00D754CB">
    <w:pPr>
      <w:pBdr>
        <w:top w:val="nil"/>
        <w:left w:val="nil"/>
        <w:bottom w:val="nil"/>
        <w:right w:val="nil"/>
        <w:between w:val="nil"/>
      </w:pBdr>
      <w:tabs>
        <w:tab w:val="center" w:pos="4513"/>
        <w:tab w:val="right" w:pos="9026"/>
      </w:tabs>
      <w:spacing w:after="0" w:line="240" w:lineRule="auto"/>
      <w:rPr>
        <w:color w:val="000000"/>
        <w:sz w:val="18"/>
        <w:szCs w:val="18"/>
      </w:rPr>
    </w:pPr>
  </w:p>
  <w:p w14:paraId="4F96F669" w14:textId="77777777" w:rsidR="00D754CB" w:rsidRPr="00D754CB" w:rsidRDefault="00D754CB" w:rsidP="00D754CB">
    <w:pPr>
      <w:pBdr>
        <w:top w:val="nil"/>
        <w:left w:val="nil"/>
        <w:bottom w:val="nil"/>
        <w:right w:val="nil"/>
        <w:between w:val="nil"/>
      </w:pBdr>
      <w:tabs>
        <w:tab w:val="center" w:pos="4513"/>
        <w:tab w:val="right" w:pos="9026"/>
      </w:tabs>
      <w:spacing w:after="0" w:line="240" w:lineRule="auto"/>
      <w:rPr>
        <w:color w:val="000000"/>
        <w:sz w:val="18"/>
        <w:szCs w:val="18"/>
      </w:rPr>
    </w:pPr>
  </w:p>
  <w:p w14:paraId="2BA553A7" w14:textId="77777777" w:rsidR="00D754CB" w:rsidRDefault="00D754CB" w:rsidP="00D754CB">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80EA4" w14:textId="3DA2B3AE" w:rsidR="00BB77EA" w:rsidRPr="00E06443" w:rsidRDefault="00E06443">
    <w:pPr>
      <w:pBdr>
        <w:top w:val="single" w:sz="4" w:space="1" w:color="000000"/>
        <w:left w:val="nil"/>
        <w:bottom w:val="nil"/>
        <w:right w:val="nil"/>
        <w:between w:val="nil"/>
      </w:pBdr>
      <w:spacing w:after="0" w:line="240" w:lineRule="auto"/>
      <w:rPr>
        <w:rFonts w:asciiTheme="minorHAnsi" w:eastAsia="Arial" w:hAnsiTheme="minorHAnsi" w:cstheme="minorHAnsi"/>
        <w:i/>
        <w:color w:val="000000"/>
        <w:sz w:val="20"/>
        <w:szCs w:val="20"/>
        <w:lang w:val="en-US"/>
      </w:rPr>
    </w:pPr>
    <w:r>
      <w:rPr>
        <w:rFonts w:asciiTheme="minorHAnsi" w:eastAsia="Arial" w:hAnsiTheme="minorHAnsi" w:cstheme="minorHAnsi"/>
        <w:i/>
        <w:color w:val="000000"/>
        <w:sz w:val="20"/>
        <w:szCs w:val="20"/>
        <w:lang w:val="en-US"/>
      </w:rPr>
      <w:t>Naskah Masuk</w:t>
    </w:r>
    <w:r w:rsidR="005E4406" w:rsidRPr="0093327D">
      <w:rPr>
        <w:rFonts w:asciiTheme="minorHAnsi" w:eastAsia="Arial" w:hAnsiTheme="minorHAnsi" w:cstheme="minorHAnsi"/>
        <w:i/>
        <w:color w:val="000000"/>
        <w:sz w:val="20"/>
        <w:szCs w:val="20"/>
        <w:lang w:val="en-US"/>
      </w:rPr>
      <w:t xml:space="preserve">: </w:t>
    </w:r>
    <w:r w:rsidR="00D754CB">
      <w:rPr>
        <w:rFonts w:asciiTheme="minorHAnsi" w:eastAsia="Arial" w:hAnsiTheme="minorHAnsi" w:cstheme="minorHAnsi"/>
        <w:i/>
        <w:color w:val="000000"/>
        <w:sz w:val="20"/>
        <w:szCs w:val="20"/>
        <w:lang w:val="en-US"/>
      </w:rPr>
      <w:t>02</w:t>
    </w:r>
    <w:r>
      <w:rPr>
        <w:rFonts w:asciiTheme="minorHAnsi" w:eastAsia="Arial" w:hAnsiTheme="minorHAnsi" w:cstheme="minorHAnsi"/>
        <w:i/>
        <w:color w:val="000000"/>
        <w:sz w:val="20"/>
        <w:szCs w:val="20"/>
        <w:lang w:val="en-US"/>
      </w:rPr>
      <w:t xml:space="preserve"> Juni</w:t>
    </w:r>
    <w:r w:rsidR="005E4406" w:rsidRPr="0093327D">
      <w:rPr>
        <w:rFonts w:asciiTheme="minorHAnsi" w:eastAsia="Arial" w:hAnsiTheme="minorHAnsi" w:cstheme="minorHAnsi"/>
        <w:i/>
        <w:color w:val="000000"/>
        <w:sz w:val="20"/>
        <w:szCs w:val="20"/>
      </w:rPr>
      <w:t xml:space="preserve"> 202</w:t>
    </w:r>
    <w:r w:rsidR="00D754CB">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 xml:space="preserve">; </w:t>
    </w:r>
    <w:r w:rsidR="002F29B1" w:rsidRPr="0093327D">
      <w:rPr>
        <w:rFonts w:asciiTheme="minorHAnsi" w:eastAsia="Arial" w:hAnsiTheme="minorHAnsi" w:cstheme="minorHAnsi"/>
        <w:i/>
        <w:color w:val="000000"/>
        <w:sz w:val="20"/>
        <w:szCs w:val="20"/>
      </w:rPr>
      <w:t xml:space="preserve"> </w:t>
    </w:r>
    <w:r w:rsidRPr="00E06443">
      <w:rPr>
        <w:rFonts w:asciiTheme="minorHAnsi" w:eastAsia="Arial" w:hAnsiTheme="minorHAnsi" w:cstheme="minorHAnsi"/>
        <w:i/>
        <w:color w:val="000000"/>
        <w:sz w:val="20"/>
        <w:szCs w:val="20"/>
      </w:rPr>
      <w:t>Revisi</w:t>
    </w:r>
    <w:r w:rsidR="005E4406" w:rsidRPr="0093327D">
      <w:rPr>
        <w:rFonts w:asciiTheme="minorHAnsi" w:eastAsia="Arial" w:hAnsiTheme="minorHAnsi" w:cstheme="minorHAnsi"/>
        <w:i/>
        <w:color w:val="000000"/>
        <w:sz w:val="20"/>
        <w:szCs w:val="20"/>
        <w:lang w:val="en-US"/>
      </w:rPr>
      <w:t xml:space="preserve">: </w:t>
    </w:r>
    <w:r w:rsidR="00D754CB">
      <w:rPr>
        <w:rFonts w:asciiTheme="minorHAnsi" w:eastAsia="Arial" w:hAnsiTheme="minorHAnsi" w:cstheme="minorHAnsi"/>
        <w:i/>
        <w:color w:val="000000"/>
        <w:sz w:val="20"/>
        <w:szCs w:val="20"/>
        <w:lang w:val="en-US"/>
      </w:rPr>
      <w:t>03</w:t>
    </w:r>
    <w:r>
      <w:rPr>
        <w:rFonts w:asciiTheme="minorHAnsi" w:eastAsia="Arial" w:hAnsiTheme="minorHAnsi" w:cstheme="minorHAnsi"/>
        <w:i/>
        <w:color w:val="000000"/>
        <w:sz w:val="20"/>
        <w:szCs w:val="20"/>
        <w:lang w:val="en-US"/>
      </w:rPr>
      <w:t xml:space="preserve"> Juni</w:t>
    </w:r>
    <w:r w:rsidRPr="0093327D">
      <w:rPr>
        <w:rFonts w:asciiTheme="minorHAnsi" w:eastAsia="Arial" w:hAnsiTheme="minorHAnsi" w:cstheme="minorHAnsi"/>
        <w:i/>
        <w:color w:val="000000"/>
        <w:sz w:val="20"/>
        <w:szCs w:val="20"/>
      </w:rPr>
      <w:t xml:space="preserve"> 202</w:t>
    </w:r>
    <w:r w:rsidR="00D754CB">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w:t>
    </w:r>
    <w:r w:rsidR="002F29B1" w:rsidRPr="0093327D">
      <w:rPr>
        <w:rFonts w:asciiTheme="minorHAnsi" w:eastAsia="Arial" w:hAnsiTheme="minorHAnsi" w:cstheme="minorHAnsi"/>
        <w:i/>
        <w:color w:val="000000"/>
        <w:sz w:val="20"/>
        <w:szCs w:val="20"/>
      </w:rPr>
      <w:t xml:space="preserve">  </w:t>
    </w:r>
    <w:r>
      <w:rPr>
        <w:rFonts w:asciiTheme="minorHAnsi" w:eastAsia="Arial" w:hAnsiTheme="minorHAnsi" w:cstheme="minorHAnsi"/>
        <w:i/>
        <w:color w:val="000000"/>
        <w:sz w:val="20"/>
        <w:szCs w:val="20"/>
        <w:lang w:val="en-US"/>
      </w:rPr>
      <w:t>Diterima</w:t>
    </w:r>
    <w:r w:rsidR="005E4406" w:rsidRPr="0093327D">
      <w:rPr>
        <w:rFonts w:asciiTheme="minorHAnsi" w:eastAsia="Arial" w:hAnsiTheme="minorHAnsi" w:cstheme="minorHAnsi"/>
        <w:i/>
        <w:color w:val="000000"/>
        <w:sz w:val="20"/>
        <w:szCs w:val="20"/>
        <w:lang w:val="en-US"/>
      </w:rPr>
      <w:t xml:space="preserve">: </w:t>
    </w:r>
    <w:r w:rsidR="00D754CB">
      <w:rPr>
        <w:rFonts w:asciiTheme="minorHAnsi" w:eastAsia="Arial" w:hAnsiTheme="minorHAnsi" w:cstheme="minorHAnsi"/>
        <w:i/>
        <w:color w:val="000000"/>
        <w:sz w:val="20"/>
        <w:szCs w:val="20"/>
        <w:lang w:val="en-US"/>
      </w:rPr>
      <w:t>02</w:t>
    </w:r>
    <w:r>
      <w:rPr>
        <w:rFonts w:asciiTheme="minorHAnsi" w:eastAsia="Arial" w:hAnsiTheme="minorHAnsi" w:cstheme="minorHAnsi"/>
        <w:i/>
        <w:color w:val="000000"/>
        <w:sz w:val="20"/>
        <w:szCs w:val="20"/>
        <w:lang w:val="en-US"/>
      </w:rPr>
      <w:t xml:space="preserve"> Ju</w:t>
    </w:r>
    <w:r w:rsidR="00D754CB">
      <w:rPr>
        <w:rFonts w:asciiTheme="minorHAnsi" w:eastAsia="Arial" w:hAnsiTheme="minorHAnsi" w:cstheme="minorHAnsi"/>
        <w:i/>
        <w:color w:val="000000"/>
        <w:sz w:val="20"/>
        <w:szCs w:val="20"/>
        <w:lang w:val="en-US"/>
      </w:rPr>
      <w:t>l</w:t>
    </w:r>
    <w:r>
      <w:rPr>
        <w:rFonts w:asciiTheme="minorHAnsi" w:eastAsia="Arial" w:hAnsiTheme="minorHAnsi" w:cstheme="minorHAnsi"/>
        <w:i/>
        <w:color w:val="000000"/>
        <w:sz w:val="20"/>
        <w:szCs w:val="20"/>
        <w:lang w:val="en-US"/>
      </w:rPr>
      <w:t>i</w:t>
    </w:r>
    <w:r w:rsidRPr="0093327D">
      <w:rPr>
        <w:rFonts w:asciiTheme="minorHAnsi" w:eastAsia="Arial" w:hAnsiTheme="minorHAnsi" w:cstheme="minorHAnsi"/>
        <w:i/>
        <w:color w:val="000000"/>
        <w:sz w:val="20"/>
        <w:szCs w:val="20"/>
      </w:rPr>
      <w:t xml:space="preserve"> 202</w:t>
    </w:r>
    <w:r w:rsidR="00D754CB">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w:t>
    </w:r>
    <w:r w:rsidR="00F72C40">
      <w:rPr>
        <w:rFonts w:asciiTheme="minorHAnsi" w:eastAsia="Arial" w:hAnsiTheme="minorHAnsi" w:cstheme="minorHAnsi"/>
        <w:i/>
        <w:color w:val="000000"/>
        <w:sz w:val="20"/>
        <w:szCs w:val="20"/>
      </w:rPr>
      <w:t xml:space="preserve"> </w:t>
    </w:r>
    <w:r w:rsidRPr="00D754CB">
      <w:rPr>
        <w:rFonts w:asciiTheme="minorHAnsi" w:eastAsia="Arial" w:hAnsiTheme="minorHAnsi" w:cstheme="minorHAnsi"/>
        <w:i/>
        <w:color w:val="000000"/>
        <w:sz w:val="20"/>
        <w:szCs w:val="20"/>
        <w:lang w:val="en-US"/>
      </w:rPr>
      <w:t>Terbit</w:t>
    </w:r>
    <w:r w:rsidR="0093327D" w:rsidRPr="00D754CB">
      <w:rPr>
        <w:rFonts w:asciiTheme="minorHAnsi" w:eastAsia="Arial" w:hAnsiTheme="minorHAnsi" w:cstheme="minorHAnsi"/>
        <w:i/>
        <w:color w:val="000000"/>
        <w:sz w:val="20"/>
        <w:szCs w:val="20"/>
        <w:lang w:val="en-US"/>
      </w:rPr>
      <w:t xml:space="preserve">: </w:t>
    </w:r>
    <w:r w:rsidR="00D754CB">
      <w:rPr>
        <w:rFonts w:asciiTheme="minorHAnsi" w:eastAsia="Arial" w:hAnsiTheme="minorHAnsi" w:cstheme="minorHAnsi"/>
        <w:i/>
        <w:color w:val="000000"/>
        <w:sz w:val="20"/>
        <w:szCs w:val="20"/>
        <w:lang w:val="en-US"/>
      </w:rPr>
      <w:t>06</w:t>
    </w:r>
    <w:r>
      <w:rPr>
        <w:rFonts w:asciiTheme="minorHAnsi" w:eastAsia="Arial" w:hAnsiTheme="minorHAnsi" w:cstheme="minorHAnsi"/>
        <w:i/>
        <w:color w:val="000000"/>
        <w:sz w:val="20"/>
        <w:szCs w:val="20"/>
        <w:lang w:val="en-US"/>
      </w:rPr>
      <w:t xml:space="preserve"> </w:t>
    </w:r>
    <w:r w:rsidR="00D754CB">
      <w:rPr>
        <w:rFonts w:asciiTheme="minorHAnsi" w:eastAsia="Arial" w:hAnsiTheme="minorHAnsi" w:cstheme="minorHAnsi"/>
        <w:i/>
        <w:color w:val="000000"/>
        <w:sz w:val="20"/>
        <w:szCs w:val="20"/>
        <w:lang w:val="en-US"/>
      </w:rPr>
      <w:t>Juli</w:t>
    </w:r>
    <w:r w:rsidRPr="0093327D">
      <w:rPr>
        <w:rFonts w:asciiTheme="minorHAnsi" w:eastAsia="Arial" w:hAnsiTheme="minorHAnsi" w:cstheme="minorHAnsi"/>
        <w:i/>
        <w:color w:val="000000"/>
        <w:sz w:val="20"/>
        <w:szCs w:val="20"/>
      </w:rPr>
      <w:t xml:space="preserve"> 202</w:t>
    </w:r>
    <w:r w:rsidR="00D754CB">
      <w:rPr>
        <w:rFonts w:asciiTheme="minorHAnsi" w:eastAsia="Arial" w:hAnsiTheme="minorHAnsi" w:cstheme="minorHAnsi"/>
        <w:i/>
        <w:color w:val="000000"/>
        <w:sz w:val="20"/>
        <w:szCs w:val="20"/>
        <w:lang w:val="en-US"/>
      </w:rPr>
      <w:t>6</w:t>
    </w:r>
  </w:p>
  <w:p w14:paraId="18B68452" w14:textId="1F61B101"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5ADC17EC" w14:textId="77777777" w:rsidR="00BB77EA" w:rsidRDefault="00BB77EA">
                    <w:pPr>
                      <w:spacing w:line="275" w:lineRule="auto"/>
                      <w:jc w:val="center"/>
                      <w:textDirection w:val="btLr"/>
                    </w:pPr>
                  </w:p>
                </w:txbxContent>
              </v:textbox>
              <w10:wrap anchorx="margin"/>
            </v:rect>
          </w:pict>
        </mc:Fallback>
      </mc:AlternateContent>
    </w:r>
  </w:p>
  <w:p w14:paraId="4B49B193"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18323C" w14:textId="77777777" w:rsidR="00DB046A" w:rsidRDefault="00DB046A">
      <w:pPr>
        <w:spacing w:after="0" w:line="240" w:lineRule="auto"/>
      </w:pPr>
      <w:r>
        <w:separator/>
      </w:r>
    </w:p>
  </w:footnote>
  <w:footnote w:type="continuationSeparator" w:id="0">
    <w:p w14:paraId="2C59664C" w14:textId="77777777" w:rsidR="00DB046A" w:rsidRDefault="00DB04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8BC7" w14:textId="77777777" w:rsidR="00D754CB" w:rsidRDefault="00D754CB" w:rsidP="00D754CB">
    <w:pPr>
      <w:spacing w:after="0" w:line="240" w:lineRule="auto"/>
      <w:jc w:val="right"/>
      <w:rPr>
        <w:rFonts w:ascii="Arial" w:eastAsia="Times New Roman" w:hAnsi="Arial" w:cs="Arial"/>
        <w:bCs/>
        <w:i/>
        <w:iCs/>
        <w:sz w:val="18"/>
        <w:szCs w:val="18"/>
      </w:rPr>
    </w:pPr>
  </w:p>
  <w:p w14:paraId="06B49681" w14:textId="77777777" w:rsidR="00D754CB" w:rsidRDefault="00D754CB" w:rsidP="00D754CB">
    <w:pPr>
      <w:spacing w:after="0" w:line="240" w:lineRule="auto"/>
      <w:jc w:val="right"/>
      <w:rPr>
        <w:rFonts w:ascii="Arial" w:eastAsia="Times New Roman" w:hAnsi="Arial" w:cs="Arial"/>
        <w:bCs/>
        <w:i/>
        <w:iCs/>
        <w:sz w:val="18"/>
        <w:szCs w:val="18"/>
      </w:rPr>
    </w:pPr>
  </w:p>
  <w:p w14:paraId="5C0FC1AE" w14:textId="1C69176E" w:rsidR="00D754CB" w:rsidRPr="00D754CB" w:rsidRDefault="00D754CB" w:rsidP="00D754CB">
    <w:pPr>
      <w:spacing w:after="0" w:line="240" w:lineRule="auto"/>
      <w:jc w:val="right"/>
      <w:rPr>
        <w:rFonts w:ascii="Arial" w:eastAsia="Times New Roman" w:hAnsi="Arial" w:cs="Arial"/>
        <w:bCs/>
        <w:i/>
        <w:iCs/>
        <w:sz w:val="18"/>
        <w:szCs w:val="18"/>
        <w:lang w:val="en-US"/>
      </w:rPr>
    </w:pPr>
    <w:r w:rsidRPr="00D754CB">
      <w:rPr>
        <w:rFonts w:ascii="Arial" w:eastAsia="Times New Roman" w:hAnsi="Arial" w:cs="Arial"/>
        <w:bCs/>
        <w:i/>
        <w:iCs/>
        <w:sz w:val="18"/>
        <w:szCs w:val="18"/>
      </w:rPr>
      <w:t>Perancangan Carousel Instagram sebagai Media Edukasi Fibonacci Retracement pada Trading For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5783A" w14:textId="77777777" w:rsidR="00B513C3" w:rsidRDefault="00B513C3" w:rsidP="00B513C3">
    <w:pPr>
      <w:pStyle w:val="Header"/>
      <w:rPr>
        <w:rFonts w:ascii="Cambria" w:eastAsia="Cambria" w:hAnsi="Cambria" w:cs="Cambria"/>
      </w:rPr>
    </w:pPr>
  </w:p>
  <w:p w14:paraId="2C7256A2" w14:textId="77777777" w:rsidR="00B513C3" w:rsidRDefault="00B513C3" w:rsidP="00B513C3">
    <w:pPr>
      <w:pStyle w:val="Header"/>
      <w:rPr>
        <w:rFonts w:ascii="Cambria" w:eastAsia="Cambria" w:hAnsi="Cambria" w:cs="Cambria"/>
      </w:rPr>
    </w:pPr>
  </w:p>
  <w:p w14:paraId="6B8AC60D" w14:textId="04723545" w:rsidR="00D86F5F" w:rsidRPr="00B513C3" w:rsidRDefault="00B513C3" w:rsidP="00B513C3">
    <w:pPr>
      <w:pStyle w:val="Header"/>
      <w:jc w:val="right"/>
    </w:pPr>
    <w:r>
      <w:rPr>
        <w:rFonts w:ascii="Cambria" w:eastAsia="Cambria" w:hAnsi="Cambria" w:cs="Cambria"/>
      </w:rPr>
      <w:t xml:space="preserve">e-ISSN: </w:t>
    </w:r>
    <w:r>
      <w:rPr>
        <w:rFonts w:ascii="Cambria" w:eastAsia="Cambria" w:hAnsi="Cambria" w:cs="Cambria"/>
        <w:lang w:val="en-US"/>
      </w:rPr>
      <w:t>2964-3104</w:t>
    </w:r>
    <w:r>
      <w:rPr>
        <w:rFonts w:ascii="Cambria" w:eastAsia="Cambria" w:hAnsi="Cambria" w:cs="Cambria"/>
      </w:rPr>
      <w:t xml:space="preserve">; p-ISSN: </w:t>
    </w:r>
    <w:r>
      <w:rPr>
        <w:rFonts w:ascii="Cambria" w:eastAsia="Cambria" w:hAnsi="Cambria" w:cs="Cambria"/>
        <w:lang w:val="en-US"/>
      </w:rPr>
      <w:t>2964-3090</w:t>
    </w:r>
    <w:r>
      <w:rPr>
        <w:rFonts w:ascii="Cambria" w:eastAsia="Cambria" w:hAnsi="Cambria" w:cs="Cambria"/>
      </w:rPr>
      <w:t xml:space="preserve">, Hal </w:t>
    </w:r>
    <w:r>
      <w:rPr>
        <w:rFonts w:ascii="Cambria" w:eastAsia="Cambria" w:hAnsi="Cambria" w:cs="Cambria"/>
        <w:lang w:val="en-US"/>
      </w:rPr>
      <w:t>19-2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64826" w14:textId="77777777" w:rsidR="005D7B3B" w:rsidRDefault="005D7B3B" w:rsidP="005D7B3B">
    <w:pPr>
      <w:tabs>
        <w:tab w:val="center" w:pos="4680"/>
        <w:tab w:val="right" w:pos="9360"/>
      </w:tabs>
      <w:spacing w:after="0" w:line="240" w:lineRule="auto"/>
      <w:jc w:val="right"/>
      <w:rPr>
        <w:rFonts w:ascii="Cambria" w:eastAsia="Cambria" w:hAnsi="Cambria" w:cs="Cambria"/>
        <w:b/>
        <w:lang w:val="en-US"/>
      </w:rPr>
    </w:pPr>
    <w:bookmarkStart w:id="1" w:name="_Hlk171489566"/>
    <w:bookmarkStart w:id="2" w:name="_Hlk171489567"/>
  </w:p>
  <w:p w14:paraId="245ACAE0" w14:textId="77777777" w:rsidR="005D7B3B" w:rsidRDefault="005D7B3B" w:rsidP="005D7B3B">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lang w:val="en-US"/>
      </w:rPr>
      <w:t>JURNAL ILMIAH SAINS TEKNOLOGI DAN INFORMASI</w:t>
    </w:r>
  </w:p>
  <w:p w14:paraId="4A25AA86" w14:textId="77777777" w:rsidR="005D7B3B" w:rsidRPr="00FF125D" w:rsidRDefault="005D7B3B" w:rsidP="005D7B3B">
    <w:pPr>
      <w:tabs>
        <w:tab w:val="center" w:pos="4680"/>
        <w:tab w:val="right" w:pos="9360"/>
      </w:tabs>
      <w:spacing w:after="0" w:line="240" w:lineRule="auto"/>
      <w:jc w:val="right"/>
      <w:rPr>
        <w:rFonts w:ascii="Cambria" w:eastAsia="Cambria" w:hAnsi="Cambria" w:cs="Cambria"/>
        <w:b/>
        <w:bCs/>
        <w:lang w:val="en-US"/>
      </w:rPr>
    </w:pPr>
    <w:r w:rsidRPr="00FF125D">
      <w:rPr>
        <w:rFonts w:ascii="Cambria" w:eastAsia="Cambria" w:hAnsi="Cambria" w:cs="Cambria"/>
        <w:b/>
        <w:bCs/>
        <w:lang w:val="en-US"/>
      </w:rPr>
      <w:t xml:space="preserve">Volume </w:t>
    </w:r>
    <w:r>
      <w:rPr>
        <w:rFonts w:ascii="Cambria" w:eastAsia="Cambria" w:hAnsi="Cambria" w:cs="Cambria"/>
        <w:b/>
        <w:bCs/>
        <w:lang w:val="en-US"/>
      </w:rPr>
      <w:t>4.</w:t>
    </w:r>
    <w:r w:rsidRPr="00FF125D">
      <w:rPr>
        <w:rFonts w:ascii="Cambria" w:eastAsia="Cambria" w:hAnsi="Cambria" w:cs="Cambria"/>
        <w:b/>
        <w:bCs/>
        <w:lang w:val="en-US"/>
      </w:rPr>
      <w:t xml:space="preserve"> Nomor </w:t>
    </w:r>
    <w:r>
      <w:rPr>
        <w:rFonts w:ascii="Cambria" w:eastAsia="Cambria" w:hAnsi="Cambria" w:cs="Cambria"/>
        <w:b/>
        <w:bCs/>
        <w:lang w:val="en-US"/>
      </w:rPr>
      <w:t>3.</w:t>
    </w:r>
    <w:r w:rsidRPr="00FF125D">
      <w:rPr>
        <w:rFonts w:ascii="Cambria" w:eastAsia="Cambria" w:hAnsi="Cambria" w:cs="Cambria"/>
        <w:b/>
        <w:bCs/>
        <w:lang w:val="en-US"/>
      </w:rPr>
      <w:t xml:space="preserve"> </w:t>
    </w:r>
    <w:r>
      <w:rPr>
        <w:rFonts w:ascii="Cambria" w:eastAsia="Cambria" w:hAnsi="Cambria" w:cs="Cambria"/>
        <w:b/>
        <w:bCs/>
        <w:lang w:val="en-US"/>
      </w:rPr>
      <w:t>Juli</w:t>
    </w:r>
    <w:r w:rsidRPr="00FF125D">
      <w:rPr>
        <w:rFonts w:ascii="Cambria" w:eastAsia="Cambria" w:hAnsi="Cambria" w:cs="Cambria"/>
        <w:b/>
        <w:bCs/>
        <w:lang w:val="en-US"/>
      </w:rPr>
      <w:t xml:space="preserve"> 20</w:t>
    </w:r>
    <w:r>
      <w:rPr>
        <w:rFonts w:ascii="Cambria" w:eastAsia="Cambria" w:hAnsi="Cambria" w:cs="Cambria"/>
        <w:b/>
        <w:bCs/>
        <w:lang w:val="en-US"/>
      </w:rPr>
      <w:t>26</w:t>
    </w:r>
  </w:p>
  <w:p w14:paraId="220BA488" w14:textId="6DFE9053" w:rsidR="005D7B3B" w:rsidRPr="00AE6BFB" w:rsidRDefault="005D7B3B" w:rsidP="005D7B3B">
    <w:pPr>
      <w:tabs>
        <w:tab w:val="center" w:pos="4680"/>
        <w:tab w:val="right" w:pos="9360"/>
      </w:tabs>
      <w:spacing w:after="0" w:line="240" w:lineRule="auto"/>
      <w:jc w:val="right"/>
      <w:rPr>
        <w:lang w:val="en-US"/>
      </w:rPr>
    </w:pPr>
    <w:r w:rsidRPr="00F9142C">
      <w:rPr>
        <w:rFonts w:ascii="Cambria" w:eastAsia="Cambria" w:hAnsi="Cambria" w:cs="Cambria"/>
      </w:rPr>
      <w:t xml:space="preserve"> </w:t>
    </w:r>
    <w:r>
      <w:rPr>
        <w:rFonts w:ascii="Cambria" w:eastAsia="Cambria" w:hAnsi="Cambria" w:cs="Cambria"/>
      </w:rPr>
      <w:t xml:space="preserve">e-ISSN: </w:t>
    </w:r>
    <w:r>
      <w:rPr>
        <w:rFonts w:ascii="Cambria" w:eastAsia="Cambria" w:hAnsi="Cambria" w:cs="Cambria"/>
        <w:lang w:val="en-US"/>
      </w:rPr>
      <w:t>2964-3104</w:t>
    </w:r>
    <w:r>
      <w:rPr>
        <w:rFonts w:ascii="Cambria" w:eastAsia="Cambria" w:hAnsi="Cambria" w:cs="Cambria"/>
      </w:rPr>
      <w:t xml:space="preserve">; p-ISSN: </w:t>
    </w:r>
    <w:r>
      <w:rPr>
        <w:rFonts w:ascii="Cambria" w:eastAsia="Cambria" w:hAnsi="Cambria" w:cs="Cambria"/>
        <w:lang w:val="en-US"/>
      </w:rPr>
      <w:t>2964-3090</w:t>
    </w:r>
    <w:r>
      <w:rPr>
        <w:rFonts w:ascii="Cambria" w:eastAsia="Cambria" w:hAnsi="Cambria" w:cs="Cambria"/>
      </w:rPr>
      <w:t xml:space="preserve">, Hal </w:t>
    </w:r>
    <w:r>
      <w:rPr>
        <w:rFonts w:ascii="Cambria" w:eastAsia="Cambria" w:hAnsi="Cambria" w:cs="Cambria"/>
        <w:lang w:val="en-US"/>
      </w:rPr>
      <w:t>19-</w:t>
    </w:r>
    <w:r w:rsidR="00B513C3">
      <w:rPr>
        <w:rFonts w:ascii="Cambria" w:eastAsia="Cambria" w:hAnsi="Cambria" w:cs="Cambria"/>
        <w:lang w:val="en-US"/>
      </w:rPr>
      <w:t>28</w:t>
    </w:r>
  </w:p>
  <w:p w14:paraId="33B3C4AE" w14:textId="77777777" w:rsidR="005D7B3B" w:rsidRPr="00C527F8" w:rsidRDefault="005D7B3B" w:rsidP="005D7B3B">
    <w:pPr>
      <w:pBdr>
        <w:top w:val="nil"/>
        <w:left w:val="nil"/>
        <w:bottom w:val="nil"/>
        <w:right w:val="nil"/>
        <w:between w:val="nil"/>
      </w:pBdr>
      <w:spacing w:after="0" w:line="240" w:lineRule="auto"/>
      <w:jc w:val="right"/>
      <w:rPr>
        <w:rFonts w:ascii="Times New Roman" w:eastAsia="Times New Roman" w:hAnsi="Times New Roman" w:cs="Times New Roman"/>
        <w:color w:val="000000"/>
        <w:lang w:val="en-US"/>
      </w:rPr>
    </w:pPr>
    <w:r>
      <w:rPr>
        <w:noProof/>
        <w:lang w:eastAsia="id-ID"/>
      </w:rPr>
      <w:drawing>
        <wp:anchor distT="0" distB="0" distL="114300" distR="114300" simplePos="0" relativeHeight="251675648" behindDoc="0" locked="0" layoutInCell="1" hidden="0" allowOverlap="1" wp14:anchorId="467E533E" wp14:editId="774C3B1A">
          <wp:simplePos x="0" y="0"/>
          <wp:positionH relativeFrom="column">
            <wp:posOffset>62865</wp:posOffset>
          </wp:positionH>
          <wp:positionV relativeFrom="paragraph">
            <wp:posOffset>76200</wp:posOffset>
          </wp:positionV>
          <wp:extent cx="809625" cy="323850"/>
          <wp:effectExtent l="0" t="0" r="0" b="0"/>
          <wp:wrapNone/>
          <wp:docPr id="120056345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C527F8">
      <w:rPr>
        <w:noProof/>
        <w:lang w:eastAsia="id-ID"/>
      </w:rPr>
      <w:drawing>
        <wp:anchor distT="0" distB="0" distL="114300" distR="114300" simplePos="0" relativeHeight="251676672" behindDoc="0" locked="0" layoutInCell="1" hidden="0" allowOverlap="1" wp14:anchorId="42843C85" wp14:editId="66129FB1">
          <wp:simplePos x="0" y="0"/>
          <wp:positionH relativeFrom="column">
            <wp:posOffset>1078230</wp:posOffset>
          </wp:positionH>
          <wp:positionV relativeFrom="paragraph">
            <wp:posOffset>72390</wp:posOffset>
          </wp:positionV>
          <wp:extent cx="838200" cy="295275"/>
          <wp:effectExtent l="0" t="0" r="0" b="0"/>
          <wp:wrapNone/>
          <wp:docPr id="4497592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C527F8">
      <w:rPr>
        <w:rFonts w:ascii="Times New Roman" w:eastAsia="Times New Roman" w:hAnsi="Times New Roman" w:cs="Times New Roman"/>
        <w:color w:val="000000"/>
        <w:highlight w:val="white"/>
      </w:rPr>
      <w:t xml:space="preserve">DOI: </w:t>
    </w:r>
    <w:hyperlink r:id="rId3" w:history="1">
      <w:r w:rsidRPr="00C527F8">
        <w:rPr>
          <w:rStyle w:val="Hyperlink"/>
        </w:rPr>
        <w:t>https://doi.org/10.59024/jiti.v4i3.1685</w:t>
      </w:r>
    </w:hyperlink>
  </w:p>
  <w:p w14:paraId="128D27CC" w14:textId="77777777" w:rsidR="005D7B3B" w:rsidRDefault="005D7B3B" w:rsidP="005D7B3B">
    <w:pPr>
      <w:tabs>
        <w:tab w:val="center" w:pos="4680"/>
        <w:tab w:val="right" w:pos="9360"/>
      </w:tabs>
      <w:spacing w:after="0" w:line="240" w:lineRule="auto"/>
      <w:jc w:val="right"/>
      <w:rPr>
        <w:rFonts w:ascii="Cambria" w:eastAsia="Cambria" w:hAnsi="Cambria" w:cs="Cambria"/>
        <w:bCs/>
        <w:lang w:val="en-US"/>
      </w:rPr>
    </w:pPr>
    <w:r w:rsidRPr="00C527F8">
      <w:rPr>
        <w:rFonts w:ascii="Cambria" w:eastAsia="Cambria" w:hAnsi="Cambria" w:cs="Cambria"/>
        <w:bCs/>
        <w:i/>
        <w:iCs/>
        <w:lang w:val="en-US"/>
      </w:rPr>
      <w:t>Tersedia</w:t>
    </w:r>
    <w:r w:rsidRPr="00C527F8">
      <w:rPr>
        <w:rFonts w:ascii="Cambria" w:eastAsia="Cambria" w:hAnsi="Cambria" w:cs="Cambria"/>
        <w:bCs/>
        <w:lang w:val="en-US"/>
      </w:rPr>
      <w:t xml:space="preserve">: </w:t>
    </w:r>
    <w:hyperlink r:id="rId4" w:history="1">
      <w:r w:rsidRPr="00C527F8">
        <w:rPr>
          <w:rStyle w:val="Hyperlink"/>
          <w:rFonts w:ascii="Cambria" w:eastAsia="Cambria" w:hAnsi="Cambria" w:cs="Cambria"/>
          <w:bCs/>
          <w:lang w:val="en-US"/>
        </w:rPr>
        <w:t>https://jurnal.alimspublishing.co.id/index.php/JITI</w:t>
      </w:r>
    </w:hyperlink>
    <w:r w:rsidRPr="00C527F8">
      <w:rPr>
        <w:rFonts w:ascii="Cambria" w:eastAsia="Cambria" w:hAnsi="Cambria" w:cs="Cambria"/>
        <w:bCs/>
        <w:lang w:val="en-US"/>
      </w:rPr>
      <w:t xml:space="preserve"> </w:t>
    </w:r>
  </w:p>
  <w:p w14:paraId="1EB8FB57" w14:textId="40DB09CC" w:rsidR="00186B62" w:rsidRPr="005D7B3B" w:rsidRDefault="005D7B3B" w:rsidP="005D7B3B">
    <w:pPr>
      <w:tabs>
        <w:tab w:val="center" w:pos="4680"/>
        <w:tab w:val="right" w:pos="9360"/>
      </w:tabs>
      <w:spacing w:after="0" w:line="240" w:lineRule="auto"/>
      <w:jc w:val="right"/>
      <w:rPr>
        <w:rFonts w:ascii="Cambria" w:eastAsia="Cambria" w:hAnsi="Cambria" w:cs="Cambria"/>
        <w:bCs/>
        <w:lang w:val="en-US"/>
      </w:rPr>
    </w:pPr>
    <w:r>
      <w:rPr>
        <w:noProof/>
      </w:rPr>
      <mc:AlternateContent>
        <mc:Choice Requires="wps">
          <w:drawing>
            <wp:anchor distT="0" distB="0" distL="114300" distR="114300" simplePos="0" relativeHeight="251677696" behindDoc="0" locked="0" layoutInCell="1" allowOverlap="1" wp14:anchorId="73854049" wp14:editId="5A001B71">
              <wp:simplePos x="0" y="0"/>
              <wp:positionH relativeFrom="column">
                <wp:posOffset>-15875</wp:posOffset>
              </wp:positionH>
              <wp:positionV relativeFrom="paragraph">
                <wp:posOffset>65405</wp:posOffset>
              </wp:positionV>
              <wp:extent cx="5749637"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49637"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15D45BF1" id="Straight Connector 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25pt,5.15pt" to="45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" strokecolor="windowText" strokeweight="1.5pt">
              <v:stroke joinstyle="miter"/>
            </v:line>
          </w:pict>
        </mc:Fallback>
      </mc:AlternateContent>
    </w:r>
    <w:bookmarkEnd w:id="1"/>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876C0"/>
    <w:multiLevelType w:val="hybridMultilevel"/>
    <w:tmpl w:val="74262F48"/>
    <w:lvl w:ilvl="0" w:tplc="E01AC8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205A47F2"/>
    <w:multiLevelType w:val="hybridMultilevel"/>
    <w:tmpl w:val="DD7A4012"/>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 w15:restartNumberingAfterBreak="0">
    <w:nsid w:val="2C7820D9"/>
    <w:multiLevelType w:val="hybridMultilevel"/>
    <w:tmpl w:val="AD645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D535D8"/>
    <w:multiLevelType w:val="hybridMultilevel"/>
    <w:tmpl w:val="2250AC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6DA12F1"/>
    <w:multiLevelType w:val="hybridMultilevel"/>
    <w:tmpl w:val="B2ACFE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1D0726"/>
    <w:multiLevelType w:val="multilevel"/>
    <w:tmpl w:val="5DF28E2C"/>
    <w:lvl w:ilvl="0">
      <w:start w:val="1"/>
      <w:numFmt w:val="decimal"/>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7" w15:restartNumberingAfterBreak="0">
    <w:nsid w:val="448A2629"/>
    <w:multiLevelType w:val="multilevel"/>
    <w:tmpl w:val="DCB21D80"/>
    <w:lvl w:ilvl="0">
      <w:start w:val="1"/>
      <w:numFmt w:val="upperLetter"/>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5C7962EB"/>
    <w:multiLevelType w:val="hybridMultilevel"/>
    <w:tmpl w:val="DD7A4012"/>
    <w:lvl w:ilvl="0" w:tplc="078E44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640719397">
    <w:abstractNumId w:val="7"/>
  </w:num>
  <w:num w:numId="2" w16cid:durableId="181549605">
    <w:abstractNumId w:val="6"/>
  </w:num>
  <w:num w:numId="3" w16cid:durableId="370960277">
    <w:abstractNumId w:val="9"/>
  </w:num>
  <w:num w:numId="4" w16cid:durableId="2109156936">
    <w:abstractNumId w:val="1"/>
  </w:num>
  <w:num w:numId="5" w16cid:durableId="1282304719">
    <w:abstractNumId w:val="3"/>
  </w:num>
  <w:num w:numId="6" w16cid:durableId="1779521606">
    <w:abstractNumId w:val="0"/>
  </w:num>
  <w:num w:numId="7" w16cid:durableId="1199859417">
    <w:abstractNumId w:val="8"/>
  </w:num>
  <w:num w:numId="8" w16cid:durableId="197203993">
    <w:abstractNumId w:val="2"/>
  </w:num>
  <w:num w:numId="9" w16cid:durableId="953441496">
    <w:abstractNumId w:val="4"/>
  </w:num>
  <w:num w:numId="10" w16cid:durableId="2350902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5B7F"/>
    <w:rsid w:val="000458B6"/>
    <w:rsid w:val="00050EFB"/>
    <w:rsid w:val="0006118A"/>
    <w:rsid w:val="00063C6B"/>
    <w:rsid w:val="00080613"/>
    <w:rsid w:val="000C206C"/>
    <w:rsid w:val="000C7684"/>
    <w:rsid w:val="000D41BD"/>
    <w:rsid w:val="000D4B16"/>
    <w:rsid w:val="000E4560"/>
    <w:rsid w:val="000F5BCB"/>
    <w:rsid w:val="0011371F"/>
    <w:rsid w:val="00165A23"/>
    <w:rsid w:val="0017705B"/>
    <w:rsid w:val="00177A2F"/>
    <w:rsid w:val="00177EAE"/>
    <w:rsid w:val="00186B62"/>
    <w:rsid w:val="00193DF5"/>
    <w:rsid w:val="001A5FA5"/>
    <w:rsid w:val="001B1E80"/>
    <w:rsid w:val="001B3132"/>
    <w:rsid w:val="001E5E8D"/>
    <w:rsid w:val="00230235"/>
    <w:rsid w:val="002341B5"/>
    <w:rsid w:val="0025182A"/>
    <w:rsid w:val="00283231"/>
    <w:rsid w:val="002A075B"/>
    <w:rsid w:val="002B08A7"/>
    <w:rsid w:val="002B0C43"/>
    <w:rsid w:val="002B2806"/>
    <w:rsid w:val="002D0DEA"/>
    <w:rsid w:val="002D44FA"/>
    <w:rsid w:val="002D4F4C"/>
    <w:rsid w:val="002E62C4"/>
    <w:rsid w:val="002F29B1"/>
    <w:rsid w:val="002F2A07"/>
    <w:rsid w:val="003007AB"/>
    <w:rsid w:val="00324832"/>
    <w:rsid w:val="003407E9"/>
    <w:rsid w:val="0035260C"/>
    <w:rsid w:val="00357701"/>
    <w:rsid w:val="00383052"/>
    <w:rsid w:val="00390012"/>
    <w:rsid w:val="0039047B"/>
    <w:rsid w:val="003A6FDE"/>
    <w:rsid w:val="003D3CCF"/>
    <w:rsid w:val="003D7073"/>
    <w:rsid w:val="003E418B"/>
    <w:rsid w:val="003E5454"/>
    <w:rsid w:val="00442DC8"/>
    <w:rsid w:val="004461CB"/>
    <w:rsid w:val="00450109"/>
    <w:rsid w:val="004503E3"/>
    <w:rsid w:val="004745D0"/>
    <w:rsid w:val="004B1110"/>
    <w:rsid w:val="004B3DAF"/>
    <w:rsid w:val="004B4ECC"/>
    <w:rsid w:val="004D2BEC"/>
    <w:rsid w:val="004D3C1C"/>
    <w:rsid w:val="004F56F6"/>
    <w:rsid w:val="00533D95"/>
    <w:rsid w:val="005637E2"/>
    <w:rsid w:val="005710CD"/>
    <w:rsid w:val="00581400"/>
    <w:rsid w:val="005B2D07"/>
    <w:rsid w:val="005D290A"/>
    <w:rsid w:val="005D6029"/>
    <w:rsid w:val="005D7B3B"/>
    <w:rsid w:val="005E4406"/>
    <w:rsid w:val="005F1257"/>
    <w:rsid w:val="00616367"/>
    <w:rsid w:val="00647A44"/>
    <w:rsid w:val="006D3AFE"/>
    <w:rsid w:val="00711849"/>
    <w:rsid w:val="0071700F"/>
    <w:rsid w:val="00737C26"/>
    <w:rsid w:val="00766BB2"/>
    <w:rsid w:val="00790651"/>
    <w:rsid w:val="007A0531"/>
    <w:rsid w:val="007C34D2"/>
    <w:rsid w:val="007E5B21"/>
    <w:rsid w:val="007F4528"/>
    <w:rsid w:val="008031AB"/>
    <w:rsid w:val="008616B7"/>
    <w:rsid w:val="0088296B"/>
    <w:rsid w:val="008A1AF0"/>
    <w:rsid w:val="008C7218"/>
    <w:rsid w:val="008D316D"/>
    <w:rsid w:val="008D5D08"/>
    <w:rsid w:val="008F124A"/>
    <w:rsid w:val="00912A7B"/>
    <w:rsid w:val="009258BD"/>
    <w:rsid w:val="009270FA"/>
    <w:rsid w:val="0093327D"/>
    <w:rsid w:val="00952241"/>
    <w:rsid w:val="00964A57"/>
    <w:rsid w:val="009864EC"/>
    <w:rsid w:val="00991057"/>
    <w:rsid w:val="009B6008"/>
    <w:rsid w:val="009B71B8"/>
    <w:rsid w:val="009F572D"/>
    <w:rsid w:val="009F7456"/>
    <w:rsid w:val="00A04B1D"/>
    <w:rsid w:val="00A23CDD"/>
    <w:rsid w:val="00A244EC"/>
    <w:rsid w:val="00A42F53"/>
    <w:rsid w:val="00A5670E"/>
    <w:rsid w:val="00AC4337"/>
    <w:rsid w:val="00AD1E3B"/>
    <w:rsid w:val="00AE6BFB"/>
    <w:rsid w:val="00AF214E"/>
    <w:rsid w:val="00AF2B53"/>
    <w:rsid w:val="00AF3132"/>
    <w:rsid w:val="00B03C1B"/>
    <w:rsid w:val="00B07736"/>
    <w:rsid w:val="00B17825"/>
    <w:rsid w:val="00B2334A"/>
    <w:rsid w:val="00B36483"/>
    <w:rsid w:val="00B42C53"/>
    <w:rsid w:val="00B513C3"/>
    <w:rsid w:val="00B61F4C"/>
    <w:rsid w:val="00B66650"/>
    <w:rsid w:val="00B67A65"/>
    <w:rsid w:val="00B84087"/>
    <w:rsid w:val="00BB176C"/>
    <w:rsid w:val="00BB29DA"/>
    <w:rsid w:val="00BB77EA"/>
    <w:rsid w:val="00BF6063"/>
    <w:rsid w:val="00C07B45"/>
    <w:rsid w:val="00C12D2C"/>
    <w:rsid w:val="00C247F1"/>
    <w:rsid w:val="00C46EA3"/>
    <w:rsid w:val="00C56142"/>
    <w:rsid w:val="00C63C6B"/>
    <w:rsid w:val="00C84731"/>
    <w:rsid w:val="00CA0839"/>
    <w:rsid w:val="00CD773F"/>
    <w:rsid w:val="00CE33E7"/>
    <w:rsid w:val="00CE468B"/>
    <w:rsid w:val="00CF11A2"/>
    <w:rsid w:val="00D314F2"/>
    <w:rsid w:val="00D35D26"/>
    <w:rsid w:val="00D525ED"/>
    <w:rsid w:val="00D52B7F"/>
    <w:rsid w:val="00D67EAB"/>
    <w:rsid w:val="00D712D3"/>
    <w:rsid w:val="00D7201E"/>
    <w:rsid w:val="00D74212"/>
    <w:rsid w:val="00D754CB"/>
    <w:rsid w:val="00D86F5F"/>
    <w:rsid w:val="00D9173B"/>
    <w:rsid w:val="00DB046A"/>
    <w:rsid w:val="00DC682B"/>
    <w:rsid w:val="00DF39EF"/>
    <w:rsid w:val="00DF7A7E"/>
    <w:rsid w:val="00E06443"/>
    <w:rsid w:val="00E12115"/>
    <w:rsid w:val="00E67132"/>
    <w:rsid w:val="00E80D08"/>
    <w:rsid w:val="00E96CC6"/>
    <w:rsid w:val="00EA1AA9"/>
    <w:rsid w:val="00EA435E"/>
    <w:rsid w:val="00EC3FE1"/>
    <w:rsid w:val="00EC4B0F"/>
    <w:rsid w:val="00ED2760"/>
    <w:rsid w:val="00EE49D1"/>
    <w:rsid w:val="00EE6FF2"/>
    <w:rsid w:val="00EF3AA6"/>
    <w:rsid w:val="00F32628"/>
    <w:rsid w:val="00F4399A"/>
    <w:rsid w:val="00F72C40"/>
    <w:rsid w:val="00F90077"/>
    <w:rsid w:val="00F95D54"/>
    <w:rsid w:val="00F96B7E"/>
    <w:rsid w:val="00FC384C"/>
    <w:rsid w:val="00FF125D"/>
    <w:rsid w:val="00FF7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FollowedHyperlink">
    <w:name w:val="FollowedHyperlink"/>
    <w:basedOn w:val="DefaultParagraphFont"/>
    <w:uiPriority w:val="99"/>
    <w:semiHidden/>
    <w:unhideWhenUsed/>
    <w:rsid w:val="00F72C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desmond.625230092@stu.untar.ac.id" TargetMode="External"/><Relationship Id="rId14" Type="http://schemas.openxmlformats.org/officeDocument/2006/relationships/image" Target="media/image5.jpe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59024/jiti.v4i3.1685" TargetMode="External"/><Relationship Id="rId2" Type="http://schemas.openxmlformats.org/officeDocument/2006/relationships/image" Target="media/image11.png"/><Relationship Id="rId1" Type="http://schemas.openxmlformats.org/officeDocument/2006/relationships/image" Target="media/image10.png"/><Relationship Id="rId4" Type="http://schemas.openxmlformats.org/officeDocument/2006/relationships/hyperlink" Target="https://jurnal.alimspublishing.co.id/index.php/JI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A043C243-0DD6-4231-85D0-D04D1B1F596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0</Pages>
  <Words>12286</Words>
  <Characters>7003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Jessica Selsia</cp:lastModifiedBy>
  <cp:revision>4</cp:revision>
  <cp:lastPrinted>2026-06-21T10:09:00Z</cp:lastPrinted>
  <dcterms:created xsi:type="dcterms:W3CDTF">2026-06-22T12:09:00Z</dcterms:created>
  <dcterms:modified xsi:type="dcterms:W3CDTF">2026-07-0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7d2581-069d-30e3-ac33-03e40f38fec1</vt:lpwstr>
  </property>
  <property fmtid="{D5CDD505-2E9C-101B-9397-08002B2CF9AE}" pid="24" name="Mendeley Citation Style_1">
    <vt:lpwstr>http://www.zotero.org/styles/apa</vt:lpwstr>
  </property>
</Properties>
</file>